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1CB6C" w14:textId="77777777" w:rsidR="004E6C2C" w:rsidRPr="00F43187" w:rsidRDefault="004E6C2C" w:rsidP="00057E98"/>
    <w:p w14:paraId="25A8BAC7" w14:textId="6ECD317F" w:rsidR="004E6C2C" w:rsidRPr="00F43187" w:rsidRDefault="00294325" w:rsidP="00C1167A">
      <w:pPr>
        <w:pStyle w:val="Heading2"/>
        <w:jc w:val="center"/>
        <w:rPr>
          <w:rFonts w:ascii="Times New Roman" w:hAnsi="Times New Roman" w:cs="Times New Roman"/>
          <w:b/>
          <w:bCs/>
          <w:color w:val="auto"/>
          <w:sz w:val="28"/>
          <w:szCs w:val="28"/>
        </w:rPr>
      </w:pPr>
      <w:bookmarkStart w:id="0" w:name="_Toc140923301"/>
      <w:bookmarkStart w:id="1" w:name="_Toc161826455"/>
      <w:r w:rsidRPr="00F43187">
        <w:rPr>
          <w:rFonts w:ascii="Times New Roman" w:hAnsi="Times New Roman" w:cs="Times New Roman"/>
          <w:b/>
          <w:bCs/>
          <w:color w:val="auto"/>
          <w:sz w:val="28"/>
          <w:szCs w:val="28"/>
        </w:rPr>
        <w:t xml:space="preserve">AMBIDEXTERITATEA </w:t>
      </w:r>
      <w:r w:rsidR="00C1167A" w:rsidRPr="00F43187">
        <w:rPr>
          <w:rFonts w:ascii="Times New Roman" w:hAnsi="Times New Roman" w:cs="Times New Roman"/>
          <w:b/>
          <w:bCs/>
          <w:color w:val="auto"/>
          <w:sz w:val="28"/>
          <w:szCs w:val="28"/>
        </w:rPr>
        <w:t>ORGANIZAȚIIL</w:t>
      </w:r>
      <w:r w:rsidR="00583AFC" w:rsidRPr="00F43187">
        <w:rPr>
          <w:rFonts w:ascii="Times New Roman" w:hAnsi="Times New Roman" w:cs="Times New Roman"/>
          <w:b/>
          <w:bCs/>
          <w:color w:val="auto"/>
          <w:sz w:val="28"/>
          <w:szCs w:val="28"/>
        </w:rPr>
        <w:t>OR</w:t>
      </w:r>
      <w:r w:rsidR="00C1167A" w:rsidRPr="00F43187">
        <w:rPr>
          <w:rFonts w:ascii="Times New Roman" w:hAnsi="Times New Roman" w:cs="Times New Roman"/>
          <w:b/>
          <w:bCs/>
          <w:color w:val="auto"/>
          <w:sz w:val="28"/>
          <w:szCs w:val="28"/>
        </w:rPr>
        <w:t xml:space="preserve"> DE AFACERI </w:t>
      </w:r>
      <w:r w:rsidR="00D04F47" w:rsidRPr="00F43187">
        <w:rPr>
          <w:rFonts w:ascii="Times New Roman" w:hAnsi="Times New Roman" w:cs="Times New Roman"/>
          <w:b/>
          <w:bCs/>
          <w:color w:val="auto"/>
          <w:sz w:val="28"/>
          <w:szCs w:val="28"/>
        </w:rPr>
        <w:t>PENTRU ÎNVĂȚAREA ȘI INOVAREA CONTINUĂ</w:t>
      </w:r>
      <w:bookmarkEnd w:id="0"/>
      <w:bookmarkEnd w:id="1"/>
    </w:p>
    <w:p w14:paraId="44E5C8CC" w14:textId="77777777" w:rsidR="001D20AE" w:rsidRPr="00F43187" w:rsidRDefault="001D20AE" w:rsidP="00D42109">
      <w:pPr>
        <w:rPr>
          <w:sz w:val="20"/>
          <w:szCs w:val="20"/>
        </w:rPr>
      </w:pPr>
    </w:p>
    <w:p w14:paraId="6DA90CA5" w14:textId="77777777" w:rsidR="00D42109" w:rsidRPr="00F43187" w:rsidRDefault="00D42109" w:rsidP="00D42109">
      <w:pPr>
        <w:rPr>
          <w:sz w:val="20"/>
          <w:szCs w:val="20"/>
        </w:rPr>
      </w:pPr>
    </w:p>
    <w:p w14:paraId="76CBF57F" w14:textId="77777777" w:rsidR="00E95A25" w:rsidRPr="00F43187" w:rsidRDefault="00E95A25" w:rsidP="00D42109">
      <w:pPr>
        <w:rPr>
          <w:sz w:val="20"/>
          <w:szCs w:val="20"/>
        </w:rPr>
      </w:pPr>
    </w:p>
    <w:p w14:paraId="6EC52ADA" w14:textId="60534D5E" w:rsidR="00D42109" w:rsidRPr="00F43187" w:rsidRDefault="00D42109" w:rsidP="00D42109">
      <w:r w:rsidRPr="00F43187">
        <w:t>Rezumat:</w:t>
      </w:r>
    </w:p>
    <w:p w14:paraId="7CED9716" w14:textId="26D1DC2A" w:rsidR="00D42109" w:rsidRPr="00F43187" w:rsidRDefault="00BA5080" w:rsidP="007E6E6C">
      <w:pPr>
        <w:jc w:val="both"/>
        <w:rPr>
          <w:i/>
          <w:iCs/>
          <w:sz w:val="20"/>
          <w:szCs w:val="20"/>
        </w:rPr>
      </w:pPr>
      <w:r w:rsidRPr="00F43187">
        <w:rPr>
          <w:i/>
          <w:iCs/>
          <w:sz w:val="20"/>
          <w:szCs w:val="20"/>
        </w:rPr>
        <w:t>Ambidexteritatea organizațiilor de afaceri reprezintă capacitatea acestora de a echilibra și de a integra procesele de explorare și exploatare în vederea inovării și învățării continue.</w:t>
      </w:r>
      <w:r w:rsidR="007E6E6C" w:rsidRPr="00F43187">
        <w:rPr>
          <w:i/>
          <w:iCs/>
          <w:sz w:val="20"/>
          <w:szCs w:val="20"/>
        </w:rPr>
        <w:t xml:space="preserve"> Această dualitate este esențială pentru supraviețuirea pe termen lung a firmelor, permițându-le să concureze atât pe piețele mature, cât și în domenii tehnologice noi, unde flexibilitatea și autonomia sunt cruciale.</w:t>
      </w:r>
      <w:r w:rsidR="00721685" w:rsidRPr="00F43187">
        <w:rPr>
          <w:i/>
          <w:iCs/>
          <w:sz w:val="20"/>
          <w:szCs w:val="20"/>
        </w:rPr>
        <w:t xml:space="preserve"> În acest articol am ilustrat un model de </w:t>
      </w:r>
      <w:r w:rsidR="00542697" w:rsidRPr="00F43187">
        <w:rPr>
          <w:i/>
          <w:iCs/>
          <w:sz w:val="20"/>
          <w:szCs w:val="20"/>
        </w:rPr>
        <w:t>explorare (generarea cunoștințelor explicite) și exploatare (aplicarea cunoștințelor tacite) pentru inovarea continuă a organizațiilor de afaceri.</w:t>
      </w:r>
      <w:r w:rsidR="00721DD1" w:rsidRPr="00F43187">
        <w:rPr>
          <w:i/>
          <w:iCs/>
          <w:sz w:val="20"/>
          <w:szCs w:val="20"/>
        </w:rPr>
        <w:t xml:space="preserve"> </w:t>
      </w:r>
      <w:r w:rsidR="002A03D8" w:rsidRPr="00F43187">
        <w:rPr>
          <w:i/>
          <w:iCs/>
          <w:sz w:val="20"/>
          <w:szCs w:val="20"/>
        </w:rPr>
        <w:t>Există</w:t>
      </w:r>
      <w:r w:rsidR="00721DD1" w:rsidRPr="00F43187">
        <w:rPr>
          <w:i/>
          <w:iCs/>
          <w:sz w:val="20"/>
          <w:szCs w:val="20"/>
        </w:rPr>
        <w:t xml:space="preserve"> desigur, în organizațiile de afaceri, multe alte elemente </w:t>
      </w:r>
      <w:r w:rsidR="002A03D8" w:rsidRPr="00F43187">
        <w:rPr>
          <w:i/>
          <w:iCs/>
          <w:sz w:val="20"/>
          <w:szCs w:val="20"/>
        </w:rPr>
        <w:t xml:space="preserve">care pot fi tratate prin ambidexteritate organizațională </w:t>
      </w:r>
      <w:r w:rsidR="00A654C0" w:rsidRPr="00F43187">
        <w:rPr>
          <w:i/>
          <w:iCs/>
          <w:sz w:val="20"/>
          <w:szCs w:val="20"/>
        </w:rPr>
        <w:t xml:space="preserve">pentru </w:t>
      </w:r>
      <w:r w:rsidR="009271E9" w:rsidRPr="00F43187">
        <w:rPr>
          <w:i/>
          <w:iCs/>
          <w:sz w:val="20"/>
          <w:szCs w:val="20"/>
        </w:rPr>
        <w:t>implementarea</w:t>
      </w:r>
      <w:r w:rsidR="00A654C0" w:rsidRPr="00F43187">
        <w:rPr>
          <w:i/>
          <w:iCs/>
          <w:sz w:val="20"/>
          <w:szCs w:val="20"/>
        </w:rPr>
        <w:t xml:space="preserve"> de strategii și generarea de inovații. Studiul actual s</w:t>
      </w:r>
      <w:r w:rsidR="002A03D8" w:rsidRPr="00F43187">
        <w:rPr>
          <w:i/>
          <w:iCs/>
          <w:sz w:val="20"/>
          <w:szCs w:val="20"/>
        </w:rPr>
        <w:t>e</w:t>
      </w:r>
      <w:r w:rsidR="00A654C0" w:rsidRPr="00F43187">
        <w:rPr>
          <w:i/>
          <w:iCs/>
          <w:sz w:val="20"/>
          <w:szCs w:val="20"/>
        </w:rPr>
        <w:t xml:space="preserve"> referă la </w:t>
      </w:r>
      <w:r w:rsidR="009271E9" w:rsidRPr="00F43187">
        <w:rPr>
          <w:i/>
          <w:iCs/>
          <w:sz w:val="20"/>
          <w:szCs w:val="20"/>
        </w:rPr>
        <w:t>abilitatea companiilor</w:t>
      </w:r>
      <w:r w:rsidR="00D97A96" w:rsidRPr="00F43187">
        <w:rPr>
          <w:i/>
          <w:iCs/>
          <w:sz w:val="20"/>
          <w:szCs w:val="20"/>
        </w:rPr>
        <w:t>, prin decidenții săi,</w:t>
      </w:r>
      <w:r w:rsidR="009271E9" w:rsidRPr="00F43187">
        <w:rPr>
          <w:i/>
          <w:iCs/>
          <w:sz w:val="20"/>
          <w:szCs w:val="20"/>
        </w:rPr>
        <w:t xml:space="preserve"> de a genera noi cunoștințe</w:t>
      </w:r>
      <w:r w:rsidR="00D924BE" w:rsidRPr="00F43187">
        <w:rPr>
          <w:i/>
          <w:iCs/>
          <w:sz w:val="20"/>
          <w:szCs w:val="20"/>
        </w:rPr>
        <w:t xml:space="preserve"> (conversia dintre tacit/explicit)</w:t>
      </w:r>
      <w:r w:rsidR="009271E9" w:rsidRPr="00F43187">
        <w:rPr>
          <w:i/>
          <w:iCs/>
          <w:sz w:val="20"/>
          <w:szCs w:val="20"/>
        </w:rPr>
        <w:t xml:space="preserve"> și de a le transforma în inovații </w:t>
      </w:r>
      <w:r w:rsidR="00D924BE" w:rsidRPr="00F43187">
        <w:rPr>
          <w:i/>
          <w:iCs/>
          <w:sz w:val="20"/>
          <w:szCs w:val="20"/>
        </w:rPr>
        <w:t xml:space="preserve">expuse pe piață. </w:t>
      </w:r>
    </w:p>
    <w:p w14:paraId="6CB7D9FB" w14:textId="77777777" w:rsidR="00E95A25" w:rsidRPr="00F43187" w:rsidRDefault="00E95A25" w:rsidP="007E6E6C">
      <w:pPr>
        <w:jc w:val="both"/>
        <w:rPr>
          <w:i/>
          <w:iCs/>
          <w:sz w:val="20"/>
          <w:szCs w:val="20"/>
        </w:rPr>
      </w:pPr>
    </w:p>
    <w:p w14:paraId="6450AC12" w14:textId="3C2111BD" w:rsidR="00E95A25" w:rsidRPr="00F43187" w:rsidRDefault="00E95A25" w:rsidP="003B6B3E">
      <w:pPr>
        <w:jc w:val="both"/>
        <w:rPr>
          <w:sz w:val="20"/>
          <w:szCs w:val="20"/>
        </w:rPr>
      </w:pPr>
      <w:r w:rsidRPr="00F43187">
        <w:rPr>
          <w:b/>
          <w:bCs/>
          <w:sz w:val="20"/>
          <w:szCs w:val="20"/>
        </w:rPr>
        <w:t xml:space="preserve">Cuvinte cheie: </w:t>
      </w:r>
      <w:r w:rsidRPr="00F43187">
        <w:rPr>
          <w:sz w:val="20"/>
          <w:szCs w:val="20"/>
        </w:rPr>
        <w:t>Învățării Organizarea, Ambidexteritatea Organizațională, Cunoștințe Tacite și Explicite, Strategie, Inovație, Management</w:t>
      </w:r>
    </w:p>
    <w:p w14:paraId="7EF64AB9" w14:textId="77777777" w:rsidR="00E95A25" w:rsidRPr="00F43187" w:rsidRDefault="00E95A25" w:rsidP="007E6E6C">
      <w:pPr>
        <w:jc w:val="both"/>
        <w:rPr>
          <w:i/>
          <w:iCs/>
          <w:sz w:val="20"/>
          <w:szCs w:val="20"/>
        </w:rPr>
      </w:pPr>
    </w:p>
    <w:p w14:paraId="0B4D0EDC" w14:textId="263FD6C1" w:rsidR="00E95A25" w:rsidRPr="00F43187" w:rsidRDefault="00E95A25" w:rsidP="007E6E6C">
      <w:pPr>
        <w:jc w:val="both"/>
        <w:rPr>
          <w:i/>
          <w:iCs/>
          <w:sz w:val="20"/>
          <w:szCs w:val="20"/>
        </w:rPr>
      </w:pPr>
      <w:r w:rsidRPr="00F43187">
        <w:rPr>
          <w:b/>
          <w:bCs/>
          <w:sz w:val="20"/>
          <w:szCs w:val="20"/>
        </w:rPr>
        <w:t>JEL: M10; O15; O31; J24;</w:t>
      </w:r>
    </w:p>
    <w:p w14:paraId="5E36621D" w14:textId="659F1E24" w:rsidR="001D20AE" w:rsidRPr="00F43187" w:rsidRDefault="001D20AE" w:rsidP="0030143D">
      <w:pPr>
        <w:pStyle w:val="Heading1"/>
        <w:rPr>
          <w:sz w:val="28"/>
          <w:szCs w:val="28"/>
        </w:rPr>
      </w:pPr>
      <w:r w:rsidRPr="00F43187">
        <w:rPr>
          <w:sz w:val="28"/>
          <w:szCs w:val="28"/>
        </w:rPr>
        <w:t>Introducere</w:t>
      </w:r>
    </w:p>
    <w:p w14:paraId="20B35479" w14:textId="3FB73BFF" w:rsidR="004D67F3" w:rsidRPr="00F43187" w:rsidRDefault="00FB756C" w:rsidP="007E6E6C">
      <w:pPr>
        <w:ind w:firstLine="708"/>
        <w:jc w:val="both"/>
      </w:pPr>
      <w:r w:rsidRPr="00F43187">
        <w:t>Învățarea în organizațiile de afaceri este un pilon esențial pentru inovarea continuă și menținerea competitivității pe piața globală. Procesul de învățare continuă presupune dobândirea permanentă a noi</w:t>
      </w:r>
      <w:r w:rsidR="00C36003" w:rsidRPr="00F43187">
        <w:t>lor</w:t>
      </w:r>
      <w:r w:rsidRPr="00F43187">
        <w:t xml:space="preserve"> competențe și cunoștințe</w:t>
      </w:r>
      <w:r w:rsidR="00C36003" w:rsidRPr="00F43187">
        <w:t>.</w:t>
      </w:r>
      <w:r w:rsidRPr="00F43187">
        <w:t xml:space="preserve"> Într-un mediu de afaceri care se schimbă rapid, capacitatea de a inova și de a adopta procese noi este crucială, iar învățarea continuă permite angajaților să acumuleze cunoștințele necesare pentru a vedea lucrurile din perspective noi și </w:t>
      </w:r>
      <w:r w:rsidR="00C6048B" w:rsidRPr="00F43187">
        <w:t xml:space="preserve">de </w:t>
      </w:r>
      <w:r w:rsidRPr="00F43187">
        <w:t xml:space="preserve">a avansa. </w:t>
      </w:r>
      <w:r w:rsidR="002A2166" w:rsidRPr="00F43187">
        <w:t>Așadar</w:t>
      </w:r>
      <w:r w:rsidRPr="00F43187">
        <w:t>, susținerea unui proces continuu de învățare este fundamentală pentru orice organizație care aspiră la excelență și inovație în domeniul său.</w:t>
      </w:r>
      <w:r w:rsidR="002A2166" w:rsidRPr="00F43187">
        <w:t xml:space="preserve"> Din motivul că organizațiile de afaceri trebuie să articuleze în mod echilibrat </w:t>
      </w:r>
      <w:r w:rsidR="00B849B6" w:rsidRPr="00F43187">
        <w:t>dobândirea de noi cunoștințe dar și utilizarea/aplicarea acestora pentru generarea de</w:t>
      </w:r>
      <w:r w:rsidR="002E4381" w:rsidRPr="00F43187">
        <w:t xml:space="preserve"> </w:t>
      </w:r>
      <w:r w:rsidR="00B849B6" w:rsidRPr="00F43187">
        <w:t xml:space="preserve">inovații </w:t>
      </w:r>
      <w:r w:rsidR="002E4381" w:rsidRPr="00F43187">
        <w:t>apelăm la termenul de ambidexteritate organizațională pentru învățare și inovare continua</w:t>
      </w:r>
      <w:r w:rsidR="001A40EF" w:rsidRPr="00F43187">
        <w:t xml:space="preserve">. </w:t>
      </w:r>
      <w:r w:rsidR="004D20BA" w:rsidRPr="00F43187">
        <w:t>Ambidexteritatea</w:t>
      </w:r>
      <w:r w:rsidR="001A40EF" w:rsidRPr="00F43187">
        <w:t xml:space="preserve"> organizațională implică activitatea de explorare și de exploatare a activelor esențiale pentru un anumit scop</w:t>
      </w:r>
      <w:r w:rsidR="002D60C7" w:rsidRPr="00F43187">
        <w:t xml:space="preserve">. </w:t>
      </w:r>
      <w:r w:rsidR="0062433A" w:rsidRPr="00F43187">
        <w:t xml:space="preserve">Explorarea implică căutarea, asumarea riscurilor, experimentarea și inovația, în timp ce exploatarea se concentrează pe rafinare, eficiență, implementare și execuție. </w:t>
      </w:r>
    </w:p>
    <w:p w14:paraId="3FDDF67B" w14:textId="16DA9F14" w:rsidR="001D20AE" w:rsidRPr="00F43187" w:rsidRDefault="0062433A" w:rsidP="007E6E6C">
      <w:pPr>
        <w:ind w:firstLine="708"/>
        <w:jc w:val="both"/>
      </w:pPr>
      <w:r w:rsidRPr="00F43187">
        <w:t>În acest context, ambidexteritatea nu este doar un avantaj competitiv, ci și un imperativ strategic pentru organizațiile care aspiră la inovație și adaptabilitate într-un mediu de afaceri în continuă schimbare. În concluzie, ambidexteritatea organizațională reprezintă un domeniu de interes major pentru cercetători și practicieni deopotrivă, fiind un factor cheie în dinamica învățării și inovării continue în cadrul organizațiilor de afaceri.</w:t>
      </w:r>
    </w:p>
    <w:p w14:paraId="26AAE485" w14:textId="77777777" w:rsidR="001D20AE" w:rsidRPr="00F43187" w:rsidRDefault="001D20AE" w:rsidP="001D20AE"/>
    <w:p w14:paraId="5A5BC96F" w14:textId="41459D28" w:rsidR="00572064" w:rsidRPr="00F43187" w:rsidRDefault="0030143D" w:rsidP="0030143D">
      <w:pPr>
        <w:pStyle w:val="Heading1"/>
        <w:rPr>
          <w:sz w:val="28"/>
          <w:szCs w:val="28"/>
        </w:rPr>
      </w:pPr>
      <w:r w:rsidRPr="00F43187">
        <w:rPr>
          <w:sz w:val="28"/>
          <w:szCs w:val="28"/>
        </w:rPr>
        <w:t xml:space="preserve">Background </w:t>
      </w:r>
    </w:p>
    <w:p w14:paraId="5163B0CA" w14:textId="77777777" w:rsidR="0030143D" w:rsidRPr="00F43187" w:rsidRDefault="0030143D" w:rsidP="004E6C2C">
      <w:pPr>
        <w:ind w:firstLine="360"/>
        <w:jc w:val="both"/>
      </w:pPr>
    </w:p>
    <w:p w14:paraId="75E8D716" w14:textId="1E6395BB" w:rsidR="00F46C7F" w:rsidRPr="00F43187" w:rsidRDefault="000A4528" w:rsidP="004E6C2C">
      <w:pPr>
        <w:ind w:firstLine="360"/>
        <w:jc w:val="both"/>
      </w:pPr>
      <w:r w:rsidRPr="00F43187">
        <w:t xml:space="preserve">Într-un context dinamic și în continuă schimbare, capacitatea organizațiilor de a învăța rapid este esențială pentru a rămâne competitive pe piață. Totuși, </w:t>
      </w:r>
      <w:r w:rsidR="008A3286" w:rsidRPr="00F43187">
        <w:t xml:space="preserve">bazându-se </w:t>
      </w:r>
      <w:r w:rsidRPr="00F43187">
        <w:t xml:space="preserve">pe cunoștințele existente fără a stimula dezvoltarea de noi cunoștințe și competențe ar putea limita capacitatea de inovare a companiei. Prin urmare, este crucial să încurajăm creativitatea și explorarea </w:t>
      </w:r>
      <w:r w:rsidR="0078300D" w:rsidRPr="00F43187">
        <w:t xml:space="preserve">în organizațiile de afaceri </w:t>
      </w:r>
      <w:r w:rsidRPr="00F43187">
        <w:t>pentru a aduce inovație și a se adapta la noile provocări</w:t>
      </w:r>
      <w:r w:rsidR="003A1C2E" w:rsidRPr="00F43187">
        <w:t>.</w:t>
      </w:r>
      <w:r w:rsidR="004F48EA" w:rsidRPr="00F43187">
        <w:fldChar w:fldCharType="begin" w:fldLock="1"/>
      </w:r>
      <w:r w:rsidR="00FF6A87" w:rsidRPr="00F43187">
        <w:instrText>ADDIN CSL_CITATION {"citationItems":[{"id":"ITEM-1","itemData":{"author":[{"dropping-particle":"","family":"Edmonson","given":"Amy C.","non-dropping-particle":"","parse-names":false,"suffix":""}],"id":"ITEM-1","issued":{"date-parts":[["2012"]]},"publisher":"John Wiley &amp; Sons, Inc","title":"Teaming- How Organization Learn, Innovate and Compete in the Knowledge Economy","type":"book"},"locator":"51-52","uris":["http://www.mendeley.com/documents/?uuid=a6f7b599-2057-4a3b-87d6-d1530e044afb"]}],"mendeley":{"formattedCitation":"(Edmonson 2012:51–52)","plainTextFormattedCitation":"(Edmonson 2012:51–52)","previouslyFormattedCitation":"(Edmonson 2012:51–52)"},"properties":{"noteIndex":0},"schema":"https://github.com/citation-style-language/schema/raw/master/csl-citation.json"}</w:instrText>
      </w:r>
      <w:r w:rsidR="004F48EA" w:rsidRPr="00F43187">
        <w:fldChar w:fldCharType="separate"/>
      </w:r>
      <w:r w:rsidR="004F48EA" w:rsidRPr="00F43187">
        <w:rPr>
          <w:noProof/>
        </w:rPr>
        <w:t>(Edmonson 2012:51–52)</w:t>
      </w:r>
      <w:r w:rsidR="004F48EA" w:rsidRPr="00F43187">
        <w:fldChar w:fldCharType="end"/>
      </w:r>
    </w:p>
    <w:p w14:paraId="379313C6" w14:textId="183D3037" w:rsidR="004E6C2C" w:rsidRPr="00F43187" w:rsidRDefault="006B088B" w:rsidP="004E6C2C">
      <w:pPr>
        <w:ind w:firstLine="360"/>
        <w:jc w:val="both"/>
      </w:pPr>
      <w:r w:rsidRPr="00F43187">
        <w:t>Mai mult, dacă noile cunoștințe create în companie nu sunt aplicate corespunzător și utiliza</w:t>
      </w:r>
      <w:r w:rsidR="006409FC" w:rsidRPr="00F43187">
        <w:t>t</w:t>
      </w:r>
      <w:r w:rsidRPr="00F43187">
        <w:t xml:space="preserve">e </w:t>
      </w:r>
      <w:r w:rsidR="00F87194" w:rsidRPr="00F43187">
        <w:t xml:space="preserve">în cel mai eficient mod, </w:t>
      </w:r>
      <w:r w:rsidR="00605A57" w:rsidRPr="00F43187">
        <w:t>acestea nu își vor produce efectul dorit de manageri în cadrul organizației.</w:t>
      </w:r>
      <w:r w:rsidR="004E6C2C" w:rsidRPr="00F43187">
        <w:t xml:space="preserve"> </w:t>
      </w:r>
      <w:r w:rsidR="00572064" w:rsidRPr="00F43187">
        <w:t>Astfel</w:t>
      </w:r>
      <w:r w:rsidR="004E6C2C" w:rsidRPr="00F43187">
        <w:t xml:space="preserve">, sarcina managementului unei companii este de a crea în permanență condiții/context pentru </w:t>
      </w:r>
      <w:r w:rsidR="004E6C2C" w:rsidRPr="00F43187">
        <w:lastRenderedPageBreak/>
        <w:t xml:space="preserve">achiziția, înrădăcinarea și utilizarea </w:t>
      </w:r>
      <w:r w:rsidR="00F37121" w:rsidRPr="00F43187">
        <w:t xml:space="preserve">eficientă a </w:t>
      </w:r>
      <w:r w:rsidR="004E6C2C" w:rsidRPr="00F43187">
        <w:t xml:space="preserve">noilor cunoștințe de către angajați. Inovatorii și liderii de pe piața tehnologică se încadrează în categoria de </w:t>
      </w:r>
      <w:proofErr w:type="spellStart"/>
      <w:r w:rsidR="004E6C2C" w:rsidRPr="00F43187">
        <w:rPr>
          <w:i/>
          <w:iCs/>
        </w:rPr>
        <w:t>Learning</w:t>
      </w:r>
      <w:proofErr w:type="spellEnd"/>
      <w:r w:rsidR="004E6C2C" w:rsidRPr="00F43187">
        <w:rPr>
          <w:i/>
          <w:iCs/>
        </w:rPr>
        <w:t xml:space="preserve"> </w:t>
      </w:r>
      <w:proofErr w:type="spellStart"/>
      <w:r w:rsidR="004E6C2C" w:rsidRPr="00F43187">
        <w:rPr>
          <w:i/>
          <w:iCs/>
        </w:rPr>
        <w:t>Organization</w:t>
      </w:r>
      <w:proofErr w:type="spellEnd"/>
      <w:r w:rsidR="004E6C2C" w:rsidRPr="00F43187">
        <w:t xml:space="preserve"> – LO. Premisa apariției de LO în comunitatea de astăzi poate fi mediul dinamic și concurențial și economia cunoașteri în care activăm. În contextul constrângerilor din partea clienților/ autorităților/ stakeholderilor, companiile multinaționale sunt forțate să se alătură demersurilor aferente LO.</w:t>
      </w:r>
    </w:p>
    <w:p w14:paraId="206A70BE" w14:textId="64C2CE1E" w:rsidR="004E6C2C" w:rsidRPr="00F43187" w:rsidRDefault="004E6C2C" w:rsidP="004E6C2C">
      <w:pPr>
        <w:ind w:firstLine="360"/>
        <w:jc w:val="both"/>
      </w:pPr>
      <w:r w:rsidRPr="00F43187">
        <w:t xml:space="preserve">În </w:t>
      </w:r>
      <w:r w:rsidR="00F612FC" w:rsidRPr="00F43187">
        <w:t>această lucrare</w:t>
      </w:r>
      <w:r w:rsidRPr="00F43187">
        <w:t xml:space="preserve"> vom interpreta câteva idei ale autorilor</w:t>
      </w:r>
      <w:r w:rsidR="00572064" w:rsidRPr="00F43187">
        <w:t xml:space="preserve"> consacrați</w:t>
      </w:r>
      <w:r w:rsidRPr="00F43187">
        <w:t xml:space="preserve"> privind </w:t>
      </w:r>
      <w:r w:rsidR="003C0CB9" w:rsidRPr="00F43187">
        <w:t xml:space="preserve">procesul de învățare </w:t>
      </w:r>
      <w:r w:rsidR="0062048C" w:rsidRPr="00F43187">
        <w:t xml:space="preserve">și </w:t>
      </w:r>
      <w:r w:rsidR="00EB5579" w:rsidRPr="00F43187">
        <w:rPr>
          <w:i/>
          <w:iCs/>
        </w:rPr>
        <w:t>ambidexterita</w:t>
      </w:r>
      <w:r w:rsidR="00ED595A" w:rsidRPr="00F43187">
        <w:rPr>
          <w:i/>
          <w:iCs/>
        </w:rPr>
        <w:t xml:space="preserve">tea </w:t>
      </w:r>
      <w:r w:rsidR="004D20BA" w:rsidRPr="00F43187">
        <w:rPr>
          <w:i/>
          <w:iCs/>
        </w:rPr>
        <w:t>organizațiilor</w:t>
      </w:r>
      <w:r w:rsidR="00ED595A" w:rsidRPr="00F43187">
        <w:rPr>
          <w:i/>
          <w:iCs/>
        </w:rPr>
        <w:t xml:space="preserve"> de afaceri </w:t>
      </w:r>
      <w:r w:rsidR="00A15AD2" w:rsidRPr="00F43187">
        <w:t xml:space="preserve">pentru armonizarea factorilor </w:t>
      </w:r>
      <w:r w:rsidR="00AE708E" w:rsidRPr="00F43187">
        <w:t xml:space="preserve">de creare de valoare în firme și </w:t>
      </w:r>
      <w:r w:rsidR="00A15AD2" w:rsidRPr="00F43187">
        <w:t>rolul managerului</w:t>
      </w:r>
      <w:r w:rsidR="005A54B5" w:rsidRPr="00F43187">
        <w:t xml:space="preserve"> în acest proces</w:t>
      </w:r>
      <w:r w:rsidRPr="00F43187">
        <w:t>.</w:t>
      </w:r>
    </w:p>
    <w:p w14:paraId="140AFD04" w14:textId="3519F7A9" w:rsidR="00D5266A" w:rsidRPr="00F43187" w:rsidRDefault="001D20AE" w:rsidP="00F17B8E">
      <w:pPr>
        <w:ind w:firstLine="360"/>
        <w:jc w:val="both"/>
      </w:pPr>
      <w:r w:rsidRPr="00F43187">
        <w:t xml:space="preserve">Există </w:t>
      </w:r>
      <w:r w:rsidR="007543B9" w:rsidRPr="00F43187">
        <w:t>mai multe interpretări a</w:t>
      </w:r>
      <w:r w:rsidR="00F17B8E" w:rsidRPr="00F43187">
        <w:t>l</w:t>
      </w:r>
      <w:r w:rsidR="007543B9" w:rsidRPr="00F43187">
        <w:t xml:space="preserve"> termenului de ambidexteritate dar noi</w:t>
      </w:r>
      <w:r w:rsidR="003A7233" w:rsidRPr="00F43187">
        <w:t xml:space="preserve"> vom folosi acest termen în contextul organizațiilor de afaceri. </w:t>
      </w:r>
      <w:r w:rsidR="00D5266A" w:rsidRPr="00F43187">
        <w:t>Ambidexteritate organizațională se referă la capacitatea unei organizații de a explora</w:t>
      </w:r>
      <w:r w:rsidR="000161C7" w:rsidRPr="00F43187">
        <w:t xml:space="preserve"> </w:t>
      </w:r>
      <w:r w:rsidR="00D5266A" w:rsidRPr="00F43187">
        <w:t>și exploata</w:t>
      </w:r>
      <w:r w:rsidR="00D14027" w:rsidRPr="00F43187">
        <w:t xml:space="preserve"> </w:t>
      </w:r>
      <w:r w:rsidR="00D5266A" w:rsidRPr="00F43187">
        <w:t>simultan</w:t>
      </w:r>
      <w:r w:rsidR="00DA6953" w:rsidRPr="00F43187">
        <w:t xml:space="preserve"> </w:t>
      </w:r>
      <w:r w:rsidR="000137B3" w:rsidRPr="00F43187">
        <w:t>activele firmei</w:t>
      </w:r>
      <w:r w:rsidR="00DA6953" w:rsidRPr="00F43187">
        <w:t xml:space="preserve"> (în cazul nostru</w:t>
      </w:r>
      <w:r w:rsidR="005A54B5" w:rsidRPr="00F43187">
        <w:t xml:space="preserve"> activele </w:t>
      </w:r>
      <w:r w:rsidR="00AF3286" w:rsidRPr="00F43187">
        <w:t xml:space="preserve">principale vor fi </w:t>
      </w:r>
      <w:r w:rsidR="00DA6953" w:rsidRPr="00F43187">
        <w:t xml:space="preserve"> </w:t>
      </w:r>
      <w:r w:rsidR="003B3216" w:rsidRPr="00F43187">
        <w:t>know-how</w:t>
      </w:r>
      <w:r w:rsidR="00AF3286" w:rsidRPr="00F43187">
        <w:t xml:space="preserve"> și potențialul de creare a noilor cunoștințe</w:t>
      </w:r>
      <w:r w:rsidR="000137B3" w:rsidRPr="00F43187">
        <w:t>)</w:t>
      </w:r>
      <w:r w:rsidR="00D5266A" w:rsidRPr="00F43187">
        <w:t xml:space="preserve"> – pentru a echilibra atât </w:t>
      </w:r>
      <w:r w:rsidR="009A24C1" w:rsidRPr="00F43187">
        <w:t>activitatea de inovare</w:t>
      </w:r>
      <w:r w:rsidR="00D5266A" w:rsidRPr="00F43187">
        <w:t xml:space="preserve"> </w:t>
      </w:r>
      <w:r w:rsidR="00A43EBF" w:rsidRPr="00F43187">
        <w:t xml:space="preserve">(generarea de inovații) </w:t>
      </w:r>
      <w:r w:rsidR="00D5266A" w:rsidRPr="00F43187">
        <w:t>cât și eficiența</w:t>
      </w:r>
      <w:r w:rsidR="009A24C1" w:rsidRPr="00F43187">
        <w:t xml:space="preserve"> </w:t>
      </w:r>
      <w:r w:rsidR="00AE3919" w:rsidRPr="00F43187">
        <w:t>acest</w:t>
      </w:r>
      <w:r w:rsidR="003B3216" w:rsidRPr="00F43187">
        <w:t>ora</w:t>
      </w:r>
      <w:r w:rsidR="00A43EBF" w:rsidRPr="00F43187">
        <w:t xml:space="preserve"> (utilizarea corespunzătoare a inovațiilor generate)</w:t>
      </w:r>
      <w:r w:rsidR="001A3695" w:rsidRPr="00F43187">
        <w:t>:</w:t>
      </w:r>
      <w:r w:rsidR="00F17B8E" w:rsidRPr="00F43187">
        <w:fldChar w:fldCharType="begin" w:fldLock="1"/>
      </w:r>
      <w:r w:rsidR="00A17098" w:rsidRPr="00F43187">
        <w:instrText>ADDIN CSL_CITATION {"citationItems":[{"id":"ITEM-1","itemData":{"abstract":"Robert B. Duncan, in his 1976 work titled “The Ambidextrous Organization: Designing Dual Structures for Innovation”, delved into the concept of organizational ambidexterity. Let’s explore the key insights from his groundbreaking research: 1. Organizational Ambidexterity: o Duncan introduced the term “organizational ambidexterity”. It refers to an organization’s ability to simultaneously explore and exploit—to balance both innovation and efficiency. o Exploration involves seeking new opportunities, experimenting, and venturing into uncharted territories. o Exploitation focuses on optimizing existing capabilities, improving efficiency, and maximizing returns from current operations. 2. Shift in Organizational Structures: o Duncan argued that firms needed to shift their structures to effectively initiate and execute innovation. o Traditional organizational structures often hindered exploration due to their rigid focus on exploitation. Duncan proposed the need for dual structures that accommodate both exploration and exploitation. 3. Further Development: o Duncan’s insights were expanded upon by subsequent researchers, including Tushman and O’Reilly (1996). o Tushman and O’Reilly emphasized that organizations must be ambidextrous—able to balance exploration and exploitation simultaneously. 4. Significance and Research Area: o The concept of organizational ambidexterity has become a significant area of research. o Hundreds of empirical studies and theoretical papers explore how organizations can effectively manage the tension between exploration and exploitation. o Achieving ambidexterity is crucial for long-term firm survival, allowing organizations to thrive in both stable and turbulent environments.","author":[{"dropping-particle":"","family":"Duncan","given":"Robert B","non-dropping-particle":"","parse-names":false,"suffix":""}],"container-title":"The management of organization","id":"ITEM-1","issue":"1","issued":{"date-parts":[["1976"]]},"page":"167-188","publisher":"North Holland, New York, NY","title":"The ambidextrous organization: Designing dual structures for innovation","type":"article-journal","volume":"1"},"uris":["http://www.mendeley.com/documents/?uuid=d3459a5c-9a67-484d-ac43-bbab3cbfba1c"]}],"mendeley":{"formattedCitation":"(Duncan 1976)","plainTextFormattedCitation":"(Duncan 1976)","previouslyFormattedCitation":"(Duncan 1976)"},"properties":{"noteIndex":0},"schema":"https://github.com/citation-style-language/schema/raw/master/csl-citation.json"}</w:instrText>
      </w:r>
      <w:r w:rsidR="00F17B8E" w:rsidRPr="00F43187">
        <w:fldChar w:fldCharType="separate"/>
      </w:r>
      <w:r w:rsidR="00F17B8E" w:rsidRPr="00F43187">
        <w:rPr>
          <w:noProof/>
        </w:rPr>
        <w:t>(Duncan 1976)</w:t>
      </w:r>
      <w:r w:rsidR="00F17B8E" w:rsidRPr="00F43187">
        <w:fldChar w:fldCharType="end"/>
      </w:r>
    </w:p>
    <w:p w14:paraId="049946B7" w14:textId="522B268D" w:rsidR="00D5266A" w:rsidRPr="00F43187" w:rsidRDefault="00D5266A" w:rsidP="00E03D97">
      <w:pPr>
        <w:numPr>
          <w:ilvl w:val="1"/>
          <w:numId w:val="29"/>
        </w:numPr>
        <w:spacing w:before="100" w:beforeAutospacing="1" w:after="100" w:afterAutospacing="1"/>
        <w:jc w:val="both"/>
      </w:pPr>
      <w:r w:rsidRPr="00F43187">
        <w:rPr>
          <w:b/>
          <w:bCs/>
        </w:rPr>
        <w:t>Explorarea</w:t>
      </w:r>
      <w:r w:rsidRPr="00F43187">
        <w:t xml:space="preserve"> implică căutarea de noi oportunități, experimentarea și aventurarea în teritorii neexplorate.</w:t>
      </w:r>
      <w:r w:rsidR="001A3695" w:rsidRPr="00F43187">
        <w:t xml:space="preserve"> Căutarea de know-how</w:t>
      </w:r>
      <w:r w:rsidR="00A07FBF" w:rsidRPr="00F43187">
        <w:t xml:space="preserve"> prin colaborări de tip </w:t>
      </w:r>
      <w:proofErr w:type="spellStart"/>
      <w:r w:rsidR="00A07FBF" w:rsidRPr="00F43187">
        <w:t>Joint</w:t>
      </w:r>
      <w:proofErr w:type="spellEnd"/>
      <w:r w:rsidR="00A07FBF" w:rsidRPr="00F43187">
        <w:t xml:space="preserve"> </w:t>
      </w:r>
      <w:proofErr w:type="spellStart"/>
      <w:r w:rsidR="00A07FBF" w:rsidRPr="00F43187">
        <w:t>Venture</w:t>
      </w:r>
      <w:proofErr w:type="spellEnd"/>
      <w:r w:rsidR="00A07FBF" w:rsidRPr="00F43187">
        <w:t>, parteneriate, achiziții de alte firme, angajarea experților din alte companii etc.</w:t>
      </w:r>
    </w:p>
    <w:p w14:paraId="073AA02B" w14:textId="02D556C7" w:rsidR="00D5266A" w:rsidRPr="00F43187" w:rsidRDefault="00D5266A" w:rsidP="00E03D97">
      <w:pPr>
        <w:numPr>
          <w:ilvl w:val="1"/>
          <w:numId w:val="29"/>
        </w:numPr>
        <w:spacing w:before="100" w:beforeAutospacing="1" w:after="100" w:afterAutospacing="1"/>
        <w:jc w:val="both"/>
      </w:pPr>
      <w:r w:rsidRPr="00F43187">
        <w:rPr>
          <w:b/>
          <w:bCs/>
        </w:rPr>
        <w:t>Exploatarea</w:t>
      </w:r>
      <w:r w:rsidRPr="00F43187">
        <w:t xml:space="preserve"> se concentrează pe optimizarea capacităților existente, îmbunătățirea eficienței și maximizarea randamentelor din operațiunile curente.</w:t>
      </w:r>
      <w:r w:rsidR="00A07FBF" w:rsidRPr="00F43187">
        <w:t xml:space="preserve"> În sensul nostru ne referim la poziționarea corectă a </w:t>
      </w:r>
      <w:r w:rsidR="00E03D97" w:rsidRPr="00F43187">
        <w:t>cunoștințelor și partajarea eficientă a acestora în rândul angajaților.</w:t>
      </w:r>
    </w:p>
    <w:p w14:paraId="5136FFEF" w14:textId="48C9292D" w:rsidR="00F9407F" w:rsidRPr="00F43187" w:rsidRDefault="005760BF" w:rsidP="00395462">
      <w:pPr>
        <w:spacing w:before="100" w:beforeAutospacing="1" w:after="100" w:afterAutospacing="1"/>
        <w:ind w:firstLine="360"/>
        <w:jc w:val="both"/>
      </w:pPr>
      <w:r w:rsidRPr="00F43187">
        <w:t>În l</w:t>
      </w:r>
      <w:r w:rsidR="00336C9D" w:rsidRPr="00F43187">
        <w:t xml:space="preserve">iteratura de specialitate </w:t>
      </w:r>
      <w:r w:rsidRPr="00F43187">
        <w:t>găsim argumente</w:t>
      </w:r>
      <w:r w:rsidR="00413A38" w:rsidRPr="00F43187">
        <w:t xml:space="preserve"> în mai multe direcții</w:t>
      </w:r>
      <w:r w:rsidRPr="00F43187">
        <w:t xml:space="preserve"> privind</w:t>
      </w:r>
      <w:r w:rsidR="00413A38" w:rsidRPr="00F43187">
        <w:t xml:space="preserve"> ambidexteritatea organizaționale</w:t>
      </w:r>
      <w:r w:rsidRPr="00F43187">
        <w:t xml:space="preserve">. Uneori este privită drept implementarea simultană a două strategii în companie, </w:t>
      </w:r>
      <w:r w:rsidR="00AC1782" w:rsidRPr="00F43187">
        <w:t>iar măsurarea nivelului de ambidexteritate se fac</w:t>
      </w:r>
      <w:r w:rsidR="007B684C" w:rsidRPr="00F43187">
        <w:t>e</w:t>
      </w:r>
      <w:r w:rsidR="00AC1782" w:rsidRPr="00F43187">
        <w:t xml:space="preserve"> pa baza </w:t>
      </w:r>
      <w:r w:rsidR="00511B87" w:rsidRPr="00F43187">
        <w:t>numărului de strategii/direcții de dezvoltare implementate simultan</w:t>
      </w:r>
      <w:r w:rsidR="00837F98" w:rsidRPr="00F43187">
        <w:t xml:space="preserve"> </w:t>
      </w:r>
      <w:r w:rsidR="00837F98" w:rsidRPr="00F43187">
        <w:fldChar w:fldCharType="begin" w:fldLock="1"/>
      </w:r>
      <w:r w:rsidR="0009258C" w:rsidRPr="00F43187">
        <w:instrText>ADDIN CSL_CITATION {"citationItems":[{"id":"ITEM-1","itemData":{"DOI":"10.2991/icmesd-17.2017.1","abstract":"Organizational researchers are using ambidexterity, the ability of humans to use both hands with equal skill, as a metaphor for organizations that are equally dexterous at exploitation and exploration. Existing definition of organizational ambidexterity can be divided into three categories: structural ambidexterity, behavioral ambidexterity and realized ambidexterity. Scholars based on the balance view believe that organizational ambidexterity is mainly measured by the absolute value of the difference of competing strategic behavior, while scholars based on the integration view believe that organizational ambidexterity is mainly measured by the product of competing strategic behavior.","author":[{"dropping-particle":"","family":"Wu","given":"Hang","non-dropping-particle":"","parse-names":false,"suffix":""}],"container-title":"Advances in Economics, Business and Management Research","id":"ITEM-1","issue":"September","issued":{"date-parts":[["2017"]]},"title":"Exploring the Origin, Definition and Measurement of Organizational Ambidexterity","type":"article-journal","volume":"21"},"uris":["http://www.mendeley.com/documents/?uuid=0c92453e-d6e3-4497-b2fd-56e9b113f1d5"]}],"mendeley":{"formattedCitation":"(Wu 2017)","plainTextFormattedCitation":"(Wu 2017)","previouslyFormattedCitation":"(Wu 2017)"},"properties":{"noteIndex":0},"schema":"https://github.com/citation-style-language/schema/raw/master/csl-citation.json"}</w:instrText>
      </w:r>
      <w:r w:rsidR="00837F98" w:rsidRPr="00F43187">
        <w:fldChar w:fldCharType="separate"/>
      </w:r>
      <w:r w:rsidR="00837F98" w:rsidRPr="00F43187">
        <w:rPr>
          <w:noProof/>
        </w:rPr>
        <w:t>(Wu 2017)</w:t>
      </w:r>
      <w:r w:rsidR="00837F98" w:rsidRPr="00F43187">
        <w:fldChar w:fldCharType="end"/>
      </w:r>
      <w:r w:rsidR="00997DD4" w:rsidRPr="00F43187">
        <w:t>.</w:t>
      </w:r>
      <w:r w:rsidR="00896D69" w:rsidRPr="00F43187">
        <w:t xml:space="preserve"> </w:t>
      </w:r>
      <w:r w:rsidR="00822BBB" w:rsidRPr="00F43187">
        <w:t>Alte studii sugerează că ar trebui să confirmăm ambidexteritatea organizațională pe piața de desfacere</w:t>
      </w:r>
      <w:r w:rsidR="000200E5" w:rsidRPr="00F43187">
        <w:t>, unde există un grad de incertitudine,</w:t>
      </w:r>
      <w:r w:rsidR="004810EB" w:rsidRPr="00F43187">
        <w:t xml:space="preserve"> deoarece </w:t>
      </w:r>
      <w:r w:rsidR="0095204D" w:rsidRPr="00F43187">
        <w:t xml:space="preserve">ambidexteritatea organizațională </w:t>
      </w:r>
      <w:r w:rsidR="004810EB" w:rsidRPr="00F43187">
        <w:t>influențează pozitiv pro-activitatea și performanța afacerii</w:t>
      </w:r>
      <w:r w:rsidR="0095204D" w:rsidRPr="00F43187">
        <w:t xml:space="preserve"> pe piață</w:t>
      </w:r>
      <w:r w:rsidR="004810EB" w:rsidRPr="00F43187">
        <w:t>.</w:t>
      </w:r>
      <w:r w:rsidR="0009258C" w:rsidRPr="00F43187">
        <w:fldChar w:fldCharType="begin" w:fldLock="1"/>
      </w:r>
      <w:r w:rsidR="00AE1986" w:rsidRPr="00F43187">
        <w:instrText>ADDIN CSL_CITATION {"citationItems":[{"id":"ITEM-1","itemData":{"DOI":"10.1108/BPMJ-06-2020-0300","ISSN":"14637154","abstract":"Purpose: This paper is to examine whether organizational ambidexterity leads to success. Moreover, it attempts to understand how proactiveness and quality orientation might create and maintain ambidexterity. Environmental uncertainty as a moderator is also examined. Design/methodology/approach: To achieve these objectives an empirical survey was conducted among 449 firms in Greece. Initially, EFA and then CFA were applied. Finally, the structural relationships among the latent factors were determined through SEM. Findings: Organizational ambidexterity leads to superior business performance, moreover, the two antecedents were positively related to organizational ambidexterity. Environmental uncertainty acts as a moderator between organizational ambidexterity– business performance and proactiveness–organizational ambidexterity. Research limitations/implications: A research challenge is to understand how organizations develop ambidexterity competency in different organizational structure. Moreover, it will be important to expand the model by taking into consideration different factors of antecedents, for example, type of innovation or different strategic orientations. Practical implications: This study sends the message that companies focussing on specific antecedents can be led to higher ambidexterity capabilities, which in turn act as a catalyst for business improvement. Originality/value: The proposed model provides plausible guidelines that advance organizational ambidexterity research in the companies.","author":[{"dropping-particle":"","family":"Kafetzopoulos","given":"Dimitrios","non-dropping-particle":"","parse-names":false,"suffix":""}],"container-title":"Business Process Management Journal","id":"ITEM-1","issue":"3","issued":{"date-parts":[["2020"]]},"title":"Organizational ambidexterity: antecedents, performance and environmental uncertainty","type":"article-journal","volume":"27"},"uris":["http://www.mendeley.com/documents/?uuid=ea5a7665-73e3-44e8-8b8d-26d3c08d03d8"]}],"mendeley":{"formattedCitation":"(Kafetzopoulos 2020)","plainTextFormattedCitation":"(Kafetzopoulos 2020)","previouslyFormattedCitation":"(Kafetzopoulos 2020)"},"properties":{"noteIndex":0},"schema":"https://github.com/citation-style-language/schema/raw/master/csl-citation.json"}</w:instrText>
      </w:r>
      <w:r w:rsidR="0009258C" w:rsidRPr="00F43187">
        <w:fldChar w:fldCharType="separate"/>
      </w:r>
      <w:r w:rsidR="0009258C" w:rsidRPr="00F43187">
        <w:rPr>
          <w:noProof/>
        </w:rPr>
        <w:t>(Kafetzopoulos 2020)</w:t>
      </w:r>
      <w:r w:rsidR="0009258C" w:rsidRPr="00F43187">
        <w:fldChar w:fldCharType="end"/>
      </w:r>
    </w:p>
    <w:p w14:paraId="55570778" w14:textId="01B8EF66" w:rsidR="000B42AE" w:rsidRPr="00F43187" w:rsidRDefault="002579CC" w:rsidP="005F36CB">
      <w:pPr>
        <w:spacing w:before="100" w:beforeAutospacing="1" w:after="100" w:afterAutospacing="1"/>
        <w:ind w:firstLine="360"/>
        <w:jc w:val="both"/>
      </w:pPr>
      <w:r w:rsidRPr="00F43187">
        <w:t xml:space="preserve">Ambidexteritatea </w:t>
      </w:r>
      <w:r w:rsidR="00096F52" w:rsidRPr="00F43187">
        <w:t>presupune un</w:t>
      </w:r>
      <w:r w:rsidRPr="00F43187">
        <w:t xml:space="preserve"> echilibrul dintre explorare și exploatare; organizații capabile să-și exploateze competențele</w:t>
      </w:r>
      <w:r w:rsidR="00096F52" w:rsidRPr="00F43187">
        <w:t>/cunoștințele</w:t>
      </w:r>
      <w:r w:rsidRPr="00F43187">
        <w:t xml:space="preserve"> existente, explorând în același timp noi oportunități</w:t>
      </w:r>
      <w:r w:rsidR="00096F52" w:rsidRPr="00F43187">
        <w:t>/</w:t>
      </w:r>
      <w:r w:rsidR="00395462" w:rsidRPr="00F43187">
        <w:t xml:space="preserve">crearea de noi cunoștințe. </w:t>
      </w:r>
      <w:r w:rsidR="00395462" w:rsidRPr="00F43187">
        <w:fldChar w:fldCharType="begin" w:fldLock="1"/>
      </w:r>
      <w:r w:rsidR="00837F98" w:rsidRPr="00F43187">
        <w:instrText>ADDIN CSL_CITATION {"citationItems":[{"id":"ITEM-1","itemData":{"URL":"https://www.london.edu/think/organisational-ambidexterity","accessed":{"date-parts":[["2024","11","3"]]},"author":[{"dropping-particle":"","family":"London Business School","given":"","non-dropping-particle":"","parse-names":false,"suffix":""}],"id":"ITEM-1","issued":{"date-parts":[["2014"]]},"title":"Organisational ambidexterity","type":"webpage"},"uris":["http://www.mendeley.com/documents/?uuid=15b0edcd-9c7d-494d-8b07-9feb4408b686"]}],"mendeley":{"formattedCitation":"(London Business School 2014)","plainTextFormattedCitation":"(London Business School 2014)","previouslyFormattedCitation":"(London Business School 2014)"},"properties":{"noteIndex":0},"schema":"https://github.com/citation-style-language/schema/raw/master/csl-citation.json"}</w:instrText>
      </w:r>
      <w:r w:rsidR="00395462" w:rsidRPr="00F43187">
        <w:fldChar w:fldCharType="separate"/>
      </w:r>
      <w:r w:rsidR="00395462" w:rsidRPr="00F43187">
        <w:rPr>
          <w:noProof/>
        </w:rPr>
        <w:t>(London Business School 2014)</w:t>
      </w:r>
      <w:r w:rsidR="00395462" w:rsidRPr="00F43187">
        <w:fldChar w:fldCharType="end"/>
      </w:r>
      <w:r w:rsidR="00395462" w:rsidRPr="00F43187">
        <w:t xml:space="preserve"> </w:t>
      </w:r>
      <w:r w:rsidR="0042413A" w:rsidRPr="00F43187">
        <w:t xml:space="preserve">În contextul </w:t>
      </w:r>
      <w:r w:rsidR="004D5D09" w:rsidRPr="00F43187">
        <w:t xml:space="preserve">tematicii </w:t>
      </w:r>
      <w:r w:rsidR="0042413A" w:rsidRPr="00F43187">
        <w:t xml:space="preserve">acestui articol </w:t>
      </w:r>
      <w:r w:rsidR="00B517A5" w:rsidRPr="00F43187">
        <w:rPr>
          <w:i/>
          <w:iCs/>
        </w:rPr>
        <w:t>ambidexteritatea organizațională</w:t>
      </w:r>
      <w:r w:rsidR="00B517A5" w:rsidRPr="00F43187">
        <w:t xml:space="preserve"> ar permite </w:t>
      </w:r>
      <w:r w:rsidR="00ED6848" w:rsidRPr="00F43187">
        <w:t xml:space="preserve">învățarea </w:t>
      </w:r>
      <w:r w:rsidR="00AB63F9" w:rsidRPr="00F43187">
        <w:t>și dezvățarea simultană</w:t>
      </w:r>
      <w:r w:rsidR="00A2762E" w:rsidRPr="00F43187">
        <w:t xml:space="preserve">: învățarea </w:t>
      </w:r>
      <w:r w:rsidR="00ED6848" w:rsidRPr="00F43187">
        <w:t>– crearea noilor cunoștințe și know-how</w:t>
      </w:r>
      <w:r w:rsidR="00A862E5" w:rsidRPr="00F43187">
        <w:t xml:space="preserve">; și dezvățarea – eliminarea </w:t>
      </w:r>
      <w:r w:rsidR="003414B8" w:rsidRPr="00F43187">
        <w:t>cunoștințelor/comportamentului ne-eficient</w:t>
      </w:r>
      <w:r w:rsidR="00A2762E" w:rsidRPr="00F43187">
        <w:t xml:space="preserve"> sau </w:t>
      </w:r>
      <w:r w:rsidR="002A0A0A" w:rsidRPr="00F43187">
        <w:t>învechit.</w:t>
      </w:r>
      <w:r w:rsidR="00A17098" w:rsidRPr="00F43187">
        <w:t xml:space="preserve"> </w:t>
      </w:r>
      <w:r w:rsidR="003414B8" w:rsidRPr="00F43187">
        <w:t xml:space="preserve"> </w:t>
      </w:r>
      <w:r w:rsidR="00A17098" w:rsidRPr="00F43187">
        <w:t>În acest mod putem asigura premisele necesare pentru LO.</w:t>
      </w:r>
      <w:r w:rsidR="00A17098" w:rsidRPr="00F43187">
        <w:fldChar w:fldCharType="begin" w:fldLock="1"/>
      </w:r>
      <w:r w:rsidR="00395462" w:rsidRPr="00F43187">
        <w:instrText>ADDIN CSL_CITATION {"citationItems":[{"id":"ITEM-1","itemData":{"author":[{"dropping-particle":"","family":"Cunha","given":"M. P","non-dropping-particle":"","parse-names":false,"suffix":""},{"dropping-particle":"","family":"Bednarek","given":"R.","non-dropping-particle":"","parse-names":false,"suffix":""},{"dropping-particle":"","family":"Smith","given":"W.","non-dropping-particle":"","parse-names":false,"suffix":""}],"container-title":"The Learning Organization","id":"ITEM-1","issue":"4","issued":{"date-parts":[["2019"]]},"page":"425-437","title":"Integrative ambidexterity: One paradoxical mode of learning Purpose:","type":"article-journal","volume":"26"},"uris":["http://www.mendeley.com/documents/?uuid=d9570a2b-a3be-4c61-93ca-e004c9f2790a"]}],"mendeley":{"formattedCitation":"(Cunha, Bednarek, and Smith 2019)","plainTextFormattedCitation":"(Cunha, Bednarek, and Smith 2019)","previouslyFormattedCitation":"(Cunha, Bednarek, and Smith 2019)"},"properties":{"noteIndex":0},"schema":"https://github.com/citation-style-language/schema/raw/master/csl-citation.json"}</w:instrText>
      </w:r>
      <w:r w:rsidR="00A17098" w:rsidRPr="00F43187">
        <w:fldChar w:fldCharType="separate"/>
      </w:r>
      <w:r w:rsidR="00A17098" w:rsidRPr="00F43187">
        <w:rPr>
          <w:noProof/>
        </w:rPr>
        <w:t>(Cunha, Bednarek, and Smith 2019)</w:t>
      </w:r>
      <w:r w:rsidR="00A17098" w:rsidRPr="00F43187">
        <w:fldChar w:fldCharType="end"/>
      </w:r>
      <w:r w:rsidR="005F36CB" w:rsidRPr="00F43187">
        <w:t xml:space="preserve"> </w:t>
      </w:r>
      <w:r w:rsidR="00EE1D70" w:rsidRPr="00F43187">
        <w:t xml:space="preserve">Mai mult, </w:t>
      </w:r>
      <w:r w:rsidR="003F7FFD" w:rsidRPr="00F43187">
        <w:t>ambidexteritatea organizațională poate fi văzută drept tendința companiei de a învăța</w:t>
      </w:r>
      <w:r w:rsidR="00C2018D" w:rsidRPr="00F43187">
        <w:t xml:space="preserve"> și integra simultan tehnologii pentru creșterea productivității, iar aceste etape de învățare se pot orienta </w:t>
      </w:r>
      <w:r w:rsidR="00766D58" w:rsidRPr="00F43187">
        <w:t>atât intra-industrial (</w:t>
      </w:r>
      <w:proofErr w:type="spellStart"/>
      <w:r w:rsidR="00417DC7" w:rsidRPr="00F43187">
        <w:rPr>
          <w:i/>
          <w:iCs/>
        </w:rPr>
        <w:t>upskilling</w:t>
      </w:r>
      <w:proofErr w:type="spellEnd"/>
      <w:r w:rsidR="00417DC7" w:rsidRPr="00F43187">
        <w:t xml:space="preserve"> pentru noi tehnologii </w:t>
      </w:r>
      <w:r w:rsidR="00C8737E" w:rsidRPr="00F43187">
        <w:t xml:space="preserve">mai performante) </w:t>
      </w:r>
      <w:r w:rsidR="00766D58" w:rsidRPr="00F43187">
        <w:t>cât și inter-industrial</w:t>
      </w:r>
      <w:r w:rsidR="00C8737E" w:rsidRPr="00F43187">
        <w:t xml:space="preserve"> (</w:t>
      </w:r>
      <w:proofErr w:type="spellStart"/>
      <w:r w:rsidR="00C8737E" w:rsidRPr="00F43187">
        <w:rPr>
          <w:i/>
          <w:iCs/>
        </w:rPr>
        <w:t>reskilling</w:t>
      </w:r>
      <w:proofErr w:type="spellEnd"/>
      <w:r w:rsidR="00C8737E" w:rsidRPr="00F43187">
        <w:t xml:space="preserve"> – pentru </w:t>
      </w:r>
      <w:r w:rsidR="00D3299C" w:rsidRPr="00F43187">
        <w:t>intrarea pe piețele emergente)</w:t>
      </w:r>
      <w:r w:rsidR="00AE1986" w:rsidRPr="00F43187">
        <w:fldChar w:fldCharType="begin" w:fldLock="1"/>
      </w:r>
      <w:r w:rsidR="00B403F4" w:rsidRPr="00F43187">
        <w:instrText>ADDIN CSL_CITATION {"citationItems":[{"id":"ITEM-1","itemData":{"DOI":"10.1108/TLO-06-2018-0111","ISSN":"17587905","abstract":"Purpose: This paper aims to examine how distinct sequences of organizational learning types (experiential and vicarious) underpin processes of exploratory versus exploitative innovation. Design/methodology/approach: Data collection consists of 16 interviews conducted with senior personnel at two firms in the biopharmaceutical sector, with sequences of organizational learning types derived from the associated innovation projects. These sequences and their differential emphases on experiential or vicarious learning are used to construct a conceptual model. Propositions describe the structural differentiation and integration mechanisms useful to foster organizational ambidexterity. Findings: Technological brokering emerges as a key means by which organizations can reconcile the learning sequences underlying exploration and exploitation. For exploration, a structure incorporating cross-industry technology brokerage during the initiation and development phases of innovation is posited. For exploitation, a structure harnessing intra-industry technology brokerage during the development phase of innovation is suggested. Integration of these projects can be accomplished through cross-unit interfaces incorporating both types of brokerage roles, with emphasis on their use during implementation. Originality/value: This paper considers the ways in which organizations focus on separate types of organizational learning at different stages of the innovation process. Insights are provided into how firms mobilize internal and external knowledge to advance these projects independently, as well as to link these efforts and thereby facilitate ambidexterity.","author":[{"dropping-particle":"","family":"Seidle","given":"Russell J.","non-dropping-particle":"","parse-names":false,"suffix":""}],"container-title":"The Learning Organization","id":"ITEM-1","issue":"4","issued":{"date-parts":[["2019"]]},"page":"381-396","title":"Sequences of learning types for organizational ambidexterity","type":"article-journal","volume":"26"},"uris":["http://www.mendeley.com/documents/?uuid=f511ed4d-e3fd-4bb7-a261-21e7bc0c9461"]}],"mendeley":{"formattedCitation":"(Seidle 2019)","plainTextFormattedCitation":"(Seidle 2019)","previouslyFormattedCitation":"(Seidle 2019)"},"properties":{"noteIndex":0},"schema":"https://github.com/citation-style-language/schema/raw/master/csl-citation.json"}</w:instrText>
      </w:r>
      <w:r w:rsidR="00AE1986" w:rsidRPr="00F43187">
        <w:fldChar w:fldCharType="separate"/>
      </w:r>
      <w:r w:rsidR="00AE1986" w:rsidRPr="00F43187">
        <w:rPr>
          <w:noProof/>
        </w:rPr>
        <w:t>(Seidle 2019)</w:t>
      </w:r>
      <w:r w:rsidR="00AE1986" w:rsidRPr="00F43187">
        <w:fldChar w:fldCharType="end"/>
      </w:r>
      <w:r w:rsidR="004D20BA" w:rsidRPr="00F43187">
        <w:t xml:space="preserve">. </w:t>
      </w:r>
      <w:r w:rsidR="000200E5" w:rsidRPr="00F43187">
        <w:t xml:space="preserve">În următoarele rânduri vom aduce câteva argumente privind modul de generare a noilor cunoștințe în organizație și </w:t>
      </w:r>
      <w:r w:rsidR="00736C6F" w:rsidRPr="00F43187">
        <w:t>ce rol are ambidexteritatea pentru a asigura un proces fluent</w:t>
      </w:r>
      <w:r w:rsidR="00AE1986" w:rsidRPr="00F43187">
        <w:t xml:space="preserve"> și continuu</w:t>
      </w:r>
      <w:r w:rsidR="00736C6F" w:rsidRPr="00F43187">
        <w:t xml:space="preserve"> de inovare.</w:t>
      </w:r>
    </w:p>
    <w:p w14:paraId="39653CE4" w14:textId="53551A81" w:rsidR="00736C6F" w:rsidRPr="00F43187" w:rsidRDefault="006B50BC" w:rsidP="00B403F4">
      <w:pPr>
        <w:jc w:val="both"/>
      </w:pPr>
      <w:bookmarkStart w:id="2" w:name="_Toc140923302"/>
      <w:bookmarkStart w:id="3" w:name="_Toc161826456"/>
      <w:r w:rsidRPr="00F43187">
        <w:tab/>
      </w:r>
      <w:r w:rsidR="00BB6A6B" w:rsidRPr="00F43187">
        <w:t xml:space="preserve">Organizațiile de afaceri care învață </w:t>
      </w:r>
      <w:r w:rsidR="00A3010F" w:rsidRPr="00F43187">
        <w:t>asigură condițiile necesare pentru crearea continuă de noi cunoștințe. În sensul ace</w:t>
      </w:r>
      <w:r w:rsidR="007C417F" w:rsidRPr="00F43187">
        <w:t>stui articol vom aborda acest proces drept transformarea/conversia cunoștințelor tacite în explicite și invers</w:t>
      </w:r>
      <w:r w:rsidR="0089606C" w:rsidRPr="00F43187">
        <w:t>. Acesta devenind un proces consacrat în teoria firmelor privind crearea de noi cunoștințe</w:t>
      </w:r>
      <w:r w:rsidR="00B403F4" w:rsidRPr="00F43187">
        <w:t>.</w:t>
      </w:r>
      <w:r w:rsidR="00B403F4" w:rsidRPr="00F43187">
        <w:rPr>
          <w:rStyle w:val="FootnoteReference"/>
        </w:rPr>
        <w:fldChar w:fldCharType="begin" w:fldLock="1"/>
      </w:r>
      <w:r w:rsidR="00B403F4" w:rsidRPr="00F43187">
        <w:instrText>ADDIN CSL_CITATION {"citationItems":[{"id":"ITEM-1","itemData":{"ISBN":"978019049701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onaka","given":"Ikujiro","non-dropping-particle":"","parse-names":false,"suffix":""},{"dropping-particle":"","family":"Takeuchi","given":"Hirotaka","non-dropping-particle":"","parse-names":false,"suffix":""}],"id":"ITEM-1","issued":{"date-parts":[["2019"]]},"publisher":"Oxford University Press","title":"The Wise Company How Companies Create Continuous Innovation","type":"book"},"uris":["http://www.mendeley.com/documents/?uuid=dd48adc4-cb67-4abf-99ba-6fd56577edb2"]},{"id":"ITEM-2","itemData":{"abstract":"Life-threatening diseases are being diagnosed at younger ages and successfully managed for longer periods of time. Adult patients increasingly will have parents who want to be present and help during treatment. Little is known about how best to include parents of adult children in the nursing plan of care. Healthcare professionals must balance the independence and privacy needs of adult patients with parents' desire to help and provide care.","author":[{"dropping-particle":"","family":"Collins","given":"Harry","non-dropping-particle":"","parse-names":false,"suffix":""}],"id":"ITEM-2","issued":{"date-parts":[["2010"]]},"publisher":"The University of Chicago Press Chicago and London","title":"Tacit and Explicit Knowledge","type":"book"},"uris":["http://www.mendeley.com/documents/?uuid=6c1cb515-b21d-42ea-8121-5ae8547026df"]},{"id":"ITEM-3","itemData":{"abstract":"N onaka's paper [1994. A dynamic theory of organizational knowledge creation. Organ. Sci. 5(1) 14–37] contributed to the concepts of \" tacit knowledge \" and \" knowledge conversion \" in organization science. We present work that shaped the development of organizational knowledge creation theory and identify two premises upon which more than 15 years of extensive academic work has been conducted: (1) tacit and explicit knowledge can be conceptually distinguished along a continuum; (2) knowledge conversion explains, theoretically and empirically, the interaction between tacit and explicit knowledge. Recently, scholars have raised several issues regarding the understanding of tacit knowledge as well as the interaction between tacit and explicit knowledge in the theory. The purpose of this article is to introduce and comment on the debate about organizational knowledge creation theory. We aim to help scholars make sense of this debate by synthesizing six fundamental questions on organizational knowledge creation theory. Next, we seek to elaborate and advance the theory by responding to questions and incorporating new research. Finally, we discuss implications of our endeavor for organization science.","author":[{"dropping-particle":"","family":"Nonaka","given":"Ikujiro","non-dropping-particle":"","parse-names":false,"suffix":""},{"dropping-particle":"","family":"Krogh","given":"Georg","non-dropping-particle":"Von","parse-names":false,"suffix":""}],"container-title":"Organization Science","id":"ITEM-3","issue":"3","issued":{"date-parts":[["2009"]]},"page":"635-652","title":"Perspective—Tacit Knowledge and Knowledge Conversion: Controversy and Advancement in Organizational Knowledge Creation Theory","type":"article-journal","volume":"20"},"uris":["http://www.mendeley.com/documents/?uuid=1eef1652-378c-494e-a756-e8c69d1dd98d"]}],"mendeley":{"formattedCitation":"(Collins 2010; Nonaka and Von Krogh 2009; Nonaka and Takeuchi 2019)","plainTextFormattedCitation":"(Collins 2010; Nonaka and Von Krogh 2009; Nonaka and Takeuchi 2019)"},"properties":{"noteIndex":0},"schema":"https://github.com/citation-style-language/schema/raw/master/csl-citation.json"}</w:instrText>
      </w:r>
      <w:r w:rsidR="00B403F4" w:rsidRPr="00F43187">
        <w:rPr>
          <w:rStyle w:val="FootnoteReference"/>
        </w:rPr>
        <w:fldChar w:fldCharType="separate"/>
      </w:r>
      <w:r w:rsidR="00B403F4" w:rsidRPr="00F43187">
        <w:rPr>
          <w:noProof/>
        </w:rPr>
        <w:t>(Collins 2010; Nonaka and Von Krogh 2009; Nonaka and Takeuchi 2019)</w:t>
      </w:r>
      <w:r w:rsidR="00B403F4" w:rsidRPr="00F43187">
        <w:rPr>
          <w:rStyle w:val="FootnoteReference"/>
        </w:rPr>
        <w:fldChar w:fldCharType="end"/>
      </w:r>
      <w:r w:rsidR="000D200D" w:rsidRPr="00F43187">
        <w:t xml:space="preserve"> Vom încerca să interpretăm </w:t>
      </w:r>
      <w:r w:rsidR="000D1822" w:rsidRPr="00F43187">
        <w:t xml:space="preserve">procesul de </w:t>
      </w:r>
      <w:r w:rsidR="001615F0" w:rsidRPr="00F43187">
        <w:t>conversie</w:t>
      </w:r>
      <w:r w:rsidR="000D1822" w:rsidRPr="00F43187">
        <w:t xml:space="preserve"> a cunoștințelor tacite/explicite din perspectiva ambidexterității organizaționale</w:t>
      </w:r>
      <w:r w:rsidR="001615F0" w:rsidRPr="00F43187">
        <w:t>.</w:t>
      </w:r>
    </w:p>
    <w:p w14:paraId="22734F98" w14:textId="77777777" w:rsidR="0085774B" w:rsidRPr="00F43187" w:rsidRDefault="0085774B" w:rsidP="00B403F4">
      <w:pPr>
        <w:jc w:val="both"/>
      </w:pPr>
    </w:p>
    <w:p w14:paraId="5C69FBA9" w14:textId="77777777" w:rsidR="0085774B" w:rsidRPr="00F43187" w:rsidRDefault="0085774B" w:rsidP="00B403F4">
      <w:pPr>
        <w:jc w:val="both"/>
      </w:pPr>
    </w:p>
    <w:p w14:paraId="35273B78" w14:textId="77777777" w:rsidR="0085774B" w:rsidRPr="00F43187" w:rsidRDefault="0085774B" w:rsidP="00B403F4">
      <w:pPr>
        <w:jc w:val="both"/>
      </w:pPr>
    </w:p>
    <w:p w14:paraId="4039E8C6" w14:textId="77777777" w:rsidR="0085774B" w:rsidRPr="00F43187" w:rsidRDefault="0085774B" w:rsidP="00B403F4">
      <w:pPr>
        <w:jc w:val="both"/>
      </w:pPr>
    </w:p>
    <w:p w14:paraId="0CFD688E" w14:textId="77777777" w:rsidR="0085774B" w:rsidRPr="00F43187" w:rsidRDefault="0085774B" w:rsidP="00B403F4">
      <w:pPr>
        <w:jc w:val="both"/>
      </w:pPr>
    </w:p>
    <w:p w14:paraId="4EA6C5F3" w14:textId="33D97B8A" w:rsidR="004620A2" w:rsidRPr="00F43187" w:rsidRDefault="004620A2" w:rsidP="004E6C2C">
      <w:pPr>
        <w:pStyle w:val="Heading3"/>
      </w:pPr>
      <w:r w:rsidRPr="00F43187">
        <w:t>Învățarea în context</w:t>
      </w:r>
      <w:r w:rsidR="0025232B" w:rsidRPr="00F43187">
        <w:t>ul organizațiilor de afaceri</w:t>
      </w:r>
    </w:p>
    <w:p w14:paraId="44C547E4" w14:textId="77777777" w:rsidR="0025232B" w:rsidRPr="00F43187" w:rsidRDefault="0025232B" w:rsidP="0025232B"/>
    <w:bookmarkEnd w:id="2"/>
    <w:bookmarkEnd w:id="3"/>
    <w:p w14:paraId="483C7FAB" w14:textId="58CCC139" w:rsidR="004E6C2C" w:rsidRPr="00F43187" w:rsidRDefault="002B7345" w:rsidP="004E6C2C">
      <w:pPr>
        <w:ind w:firstLine="360"/>
        <w:jc w:val="both"/>
      </w:pPr>
      <w:r w:rsidRPr="00F43187">
        <w:t>P</w:t>
      </w:r>
      <w:r w:rsidR="00BC6E39" w:rsidRPr="00F43187">
        <w:t>rocesul de învățare</w:t>
      </w:r>
      <w:r w:rsidRPr="00F43187">
        <w:t xml:space="preserve"> în cadrul companiei presupune </w:t>
      </w:r>
      <w:r w:rsidR="00E4099C" w:rsidRPr="00F43187">
        <w:t xml:space="preserve">simbioză </w:t>
      </w:r>
      <w:r w:rsidRPr="00F43187">
        <w:t>între mai multe elemente</w:t>
      </w:r>
      <w:r w:rsidR="0089468C" w:rsidRPr="00F43187">
        <w:t>: acces la informații (intern și extern)</w:t>
      </w:r>
      <w:r w:rsidR="00B0617C" w:rsidRPr="00F43187">
        <w:t>;</w:t>
      </w:r>
      <w:r w:rsidR="0089468C" w:rsidRPr="00F43187">
        <w:t xml:space="preserve"> infrastructura de partajare a cunoștințelor</w:t>
      </w:r>
      <w:r w:rsidR="00B0617C" w:rsidRPr="00F43187">
        <w:t>; mediu de testare, simulare și antrenament</w:t>
      </w:r>
      <w:r w:rsidR="00D70529" w:rsidRPr="00F43187">
        <w:t>; nu în ultimul rând interacțiunea între membrii unei echipe</w:t>
      </w:r>
      <w:r w:rsidR="009845B1" w:rsidRPr="00F43187">
        <w:t xml:space="preserve"> (experți)</w:t>
      </w:r>
      <w:r w:rsidR="00D70529" w:rsidRPr="00F43187">
        <w:t xml:space="preserve"> și între echipe diferite din cadru organizației. </w:t>
      </w:r>
      <w:r w:rsidR="001018DE" w:rsidRPr="00F43187">
        <w:t xml:space="preserve">Implicit, </w:t>
      </w:r>
      <w:r w:rsidR="00B20D96" w:rsidRPr="00F43187">
        <w:t>participarea într-o echipă presupune cunoștințe/abilități de lucru în colaborare cu alți membri</w:t>
      </w:r>
      <w:r w:rsidR="0069152F" w:rsidRPr="00F43187">
        <w:t>, adică lucru/învățarea în echipă</w:t>
      </w:r>
      <w:r w:rsidR="0069152F" w:rsidRPr="00F43187">
        <w:rPr>
          <w:rStyle w:val="FootnoteReference"/>
        </w:rPr>
        <w:fldChar w:fldCharType="begin" w:fldLock="1"/>
      </w:r>
      <w:r w:rsidR="0069152F" w:rsidRPr="00F43187">
        <w:instrText>ADDIN CSL_CITATION {"citationItems":[{"id":"ITEM-1","itemData":{"author":[{"dropping-particle":"","family":"Edmonson","given":"Amy C.","non-dropping-particle":"","parse-names":false,"suffix":""}],"id":"ITEM-1","issued":{"date-parts":[["2012"]]},"publisher":"John Wiley &amp; Sons, Inc","title":"Teaming- How Organization Learn, Innovate and Compete in the Knowledge Economy","type":"book"},"locator":"26","uris":["http://www.mendeley.com/documents/?uuid=a6f7b599-2057-4a3b-87d6-d1530e044afb"]}],"mendeley":{"formattedCitation":"(Edmonson 2012:26)","plainTextFormattedCitation":"(Edmonson 2012:26)","previouslyFormattedCitation":"(Edmonson 2012:26)"},"properties":{"noteIndex":0},"schema":"https://github.com/citation-style-language/schema/raw/master/csl-citation.json"}</w:instrText>
      </w:r>
      <w:r w:rsidR="0069152F" w:rsidRPr="00F43187">
        <w:rPr>
          <w:rStyle w:val="FootnoteReference"/>
        </w:rPr>
        <w:fldChar w:fldCharType="separate"/>
      </w:r>
      <w:r w:rsidR="0069152F" w:rsidRPr="00F43187">
        <w:rPr>
          <w:noProof/>
        </w:rPr>
        <w:t>(Edmonson 2012:26)</w:t>
      </w:r>
      <w:r w:rsidR="0069152F" w:rsidRPr="00F43187">
        <w:rPr>
          <w:rStyle w:val="FootnoteReference"/>
        </w:rPr>
        <w:fldChar w:fldCharType="end"/>
      </w:r>
      <w:r w:rsidR="004E6C2C" w:rsidRPr="00F43187">
        <w:t xml:space="preserve">. </w:t>
      </w:r>
    </w:p>
    <w:p w14:paraId="2BD8F68D" w14:textId="0FF8768A" w:rsidR="0069152F" w:rsidRPr="00F43187" w:rsidRDefault="004E6C2C" w:rsidP="0069152F">
      <w:pPr>
        <w:ind w:firstLine="360"/>
        <w:jc w:val="both"/>
      </w:pPr>
      <w:r w:rsidRPr="00F43187">
        <w:t xml:space="preserve">Dezvoltarea generală a societății și mai ales a </w:t>
      </w:r>
      <w:r w:rsidR="001D3367" w:rsidRPr="00F43187">
        <w:t xml:space="preserve">tehnologiei și </w:t>
      </w:r>
      <w:r w:rsidRPr="00F43187">
        <w:t xml:space="preserve">sistemelor de organizare și conducere au crescut accesul indivizilor la educație. </w:t>
      </w:r>
      <w:r w:rsidR="00A070A6" w:rsidRPr="00F43187">
        <w:t>E</w:t>
      </w:r>
      <w:r w:rsidRPr="00F43187">
        <w:t>ducația a fost și rămâne un element esențial pentru a explica cultura unui grup social și, pe cale de consecință, comportamentul economic și performanta obținută la nivel global.</w:t>
      </w:r>
      <w:r w:rsidR="0069152F" w:rsidRPr="00F43187">
        <w:fldChar w:fldCharType="begin" w:fldLock="1"/>
      </w:r>
      <w:r w:rsidR="00A070A6" w:rsidRPr="00F43187">
        <w:instrText>ADDIN CSL_CITATION {"citationItems":[{"id":"ITEM-1","itemData":{"ISSN":"00440094","abstract":"Average Customer Rating: 5.0 Rating: 5 Seminal Work By Classic Social Theorist Max Weber What is most curious about the home page for this classic academic work is that Amazon does not explain that this text is the fruit of one the most singularly important academic translations in the 20th century, accomplished by the team of sociologists Hans Gerth and C. Wright Mills (who later became an immensely influential classic sociologist himself). First published after the Second World War, the text provided access at long last to a treasure trove of previously untranslated works by Weber for the American academic community, and thus transformed the nature of the way American social scientists understood modern social theory. It is no exaggeration to say that Weber's genius was his ability to successfully integrate the critical essence of the Marxian analysis of capitalist society with more functionally-oriented works such that even as stodgy and conservative a theorist as Talcott Parson soon found common analytical purpose with Weber's theoretical views! before long all the academic community was enthralled by the scope and verve of Weber's complex vision of a social theory informed with a comprehensive view of social action, such that all social actions can be meaningfully located within the welter of the purposes, motives, and values of the interacting individuals themselves. This was indeed an intelelctual revolution within social theory, and we can still find bibliophiles and academic devotees still poring over the nuances and variations in themes in Weber's considerable body of works. After the publication of these essays, much more of his corpus of works was successfully translated and used in American university settings. Yet Weber's prose was never an \"easy read\", nor was his message about the evolving nature of contemporary bureaucratic society necessarily a heartening one; he was convinced we were turning toward a dark and mechanistic age, what he himself frequently characterized as being the \"iron cage\" of rationalization. His was the dark vision later shared by intellectuals like Aldous Huxley of a brave new world of petty diversions and a systematic but innocuous autocratic manipulation of everyman. Still, Weber's works stand as a testament to the power of an individual intellect. I recommend this book for anyone interested in better understanding him and his theoretical views. Enjoy! Rating: 5 excellent introduction to Weber's work Gerth and Mi…","author":[{"dropping-particle":"","family":"Gerth","given":"H. H.","non-dropping-particle":"","parse-names":false,"suffix":""},{"dropping-particle":"","family":"Mills","given":"C. Wright","non-dropping-particle":"","parse-names":false,"suffix":""}],"id":"ITEM-1","issued":{"date-parts":[["1946"]]},"publisher":"Oxford University Press","title":"From Max Weber: Essays in Sociology","type":"book"},"locator":"73-74","uris":["http://www.mendeley.com/documents/?uuid=7a05cafa-06e9-4cc6-9622-cae8377f6245"]}],"mendeley":{"formattedCitation":"(Gerth and Mills 1946:73–74)","plainTextFormattedCitation":"(Gerth and Mills 1946:73–74)","previouslyFormattedCitation":"(Gerth and Mills 1946:73–74)"},"properties":{"noteIndex":0},"schema":"https://github.com/citation-style-language/schema/raw/master/csl-citation.json"}</w:instrText>
      </w:r>
      <w:r w:rsidR="0069152F" w:rsidRPr="00F43187">
        <w:fldChar w:fldCharType="separate"/>
      </w:r>
      <w:r w:rsidR="0069152F" w:rsidRPr="00F43187">
        <w:rPr>
          <w:noProof/>
        </w:rPr>
        <w:t>(Gerth and Mills 1946:73–74)</w:t>
      </w:r>
      <w:r w:rsidR="0069152F" w:rsidRPr="00F43187">
        <w:fldChar w:fldCharType="end"/>
      </w:r>
    </w:p>
    <w:p w14:paraId="042791DB" w14:textId="77777777" w:rsidR="003A1C2E" w:rsidRPr="00F43187" w:rsidRDefault="004E6C2C" w:rsidP="00A070A6">
      <w:pPr>
        <w:ind w:firstLine="360"/>
        <w:jc w:val="both"/>
      </w:pPr>
      <w:r w:rsidRPr="00F43187">
        <w:t>Mai mult, orice acțiune/comportament social într-un grup, orientat spre obținerea unor beneficii economice, reprezintă un element de organizare și diviziune a capitalului uman după unele criterii (educație, calificare, influență etc), iar în cadrul unei organizații de afaceri cât și la nivel de societate, grupurile sociale pot fi împărțite în grupuri de conducere (management) și grupuri orientate spre îndeplinirea instrucțiunilor grupului de management</w:t>
      </w:r>
      <w:r w:rsidR="00A070A6" w:rsidRPr="00F43187">
        <w:t xml:space="preserve">. </w:t>
      </w:r>
      <w:r w:rsidR="00A070A6" w:rsidRPr="00F43187">
        <w:fldChar w:fldCharType="begin" w:fldLock="1"/>
      </w:r>
      <w:r w:rsidR="00020E17" w:rsidRPr="00F43187">
        <w:instrText>ADDIN CSL_CITATION {"citationItems":[{"id":"ITEM-1","itemData":{"author":[{"dropping-particle":"","family":"Weber","given":"Max","non-dropping-particle":"","parse-names":false,"suffix":""}],"id":"ITEM-1","issued":{"date-parts":[["1947"]]},"publisher":"Oxford University Press","title":"The Theory of Social and Economic Organization","type":"book"},"locator":"218-220","uris":["http://www.mendeley.com/documents/?uuid=905ca9ec-963f-4b6f-a120-7f3aaef439d1"]}],"mendeley":{"formattedCitation":"(Weber 1947:218–20)","plainTextFormattedCitation":"(Weber 1947:218–20)","previouslyFormattedCitation":"(Weber 1947:218–20)"},"properties":{"noteIndex":0},"schema":"https://github.com/citation-style-language/schema/raw/master/csl-citation.json"}</w:instrText>
      </w:r>
      <w:r w:rsidR="00A070A6" w:rsidRPr="00F43187">
        <w:fldChar w:fldCharType="separate"/>
      </w:r>
      <w:r w:rsidR="00A070A6" w:rsidRPr="00F43187">
        <w:rPr>
          <w:noProof/>
        </w:rPr>
        <w:t>(Weber 1947:218–20)</w:t>
      </w:r>
      <w:r w:rsidR="00A070A6" w:rsidRPr="00F43187">
        <w:fldChar w:fldCharType="end"/>
      </w:r>
      <w:r w:rsidR="00547BEF" w:rsidRPr="00F43187">
        <w:t xml:space="preserve"> Educația, disciplina, reciprocitatea</w:t>
      </w:r>
      <w:r w:rsidR="0017555F" w:rsidRPr="00F43187">
        <w:t xml:space="preserve"> și alte aspecte ale unui comportament etic în rândul angajaților </w:t>
      </w:r>
      <w:r w:rsidR="00547BEF" w:rsidRPr="00F43187">
        <w:t xml:space="preserve"> </w:t>
      </w:r>
      <w:r w:rsidR="0017555F" w:rsidRPr="00F43187">
        <w:t>influențează</w:t>
      </w:r>
      <w:r w:rsidRPr="00F43187">
        <w:t xml:space="preserve"> performanța unui grup social mare.</w:t>
      </w:r>
      <w:r w:rsidR="0069152F" w:rsidRPr="00F43187">
        <w:rPr>
          <w:rStyle w:val="FootnoteReference"/>
        </w:rPr>
        <w:fldChar w:fldCharType="begin" w:fldLock="1"/>
      </w:r>
      <w:r w:rsidR="0069152F" w:rsidRPr="00F43187">
        <w:instrText>ADDIN CSL_CITATION {"citationItems":[{"id":"ITEM-1","itemData":{"ISBN":"9735003902","author":[{"dropping-particle":"","family":"Weber","given":"Max","non-dropping-particle":"","parse-names":false,"suffix":""}],"id":"ITEM-1","issued":{"date-parts":[["2003"]]},"number-of-pages":"255","publisher":"HUMANITAS","title":"Etica protestantă și spiritul capitalismului","type":"book"},"uris":["http://www.mendeley.com/documents/?uuid=57d1eea5-e3e9-429a-9528-bf53e1acad57"]}],"mendeley":{"formattedCitation":"(Weber 2003)","plainTextFormattedCitation":"(Weber 2003)","previouslyFormattedCitation":"(Weber 2003)"},"properties":{"noteIndex":0},"schema":"https://github.com/citation-style-language/schema/raw/master/csl-citation.json"}</w:instrText>
      </w:r>
      <w:r w:rsidR="0069152F" w:rsidRPr="00F43187">
        <w:rPr>
          <w:rStyle w:val="FootnoteReference"/>
        </w:rPr>
        <w:fldChar w:fldCharType="separate"/>
      </w:r>
      <w:r w:rsidR="0069152F" w:rsidRPr="00F43187">
        <w:rPr>
          <w:noProof/>
        </w:rPr>
        <w:t>(Weber 2003)</w:t>
      </w:r>
      <w:r w:rsidR="0069152F" w:rsidRPr="00F43187">
        <w:rPr>
          <w:rStyle w:val="FootnoteReference"/>
        </w:rPr>
        <w:fldChar w:fldCharType="end"/>
      </w:r>
      <w:r w:rsidRPr="00F43187">
        <w:t xml:space="preserve"> </w:t>
      </w:r>
    </w:p>
    <w:p w14:paraId="298DEE30" w14:textId="77777777" w:rsidR="003A1C2E" w:rsidRPr="00F43187" w:rsidRDefault="003A1C2E" w:rsidP="00A070A6">
      <w:pPr>
        <w:ind w:firstLine="360"/>
        <w:jc w:val="both"/>
      </w:pPr>
      <w:r w:rsidRPr="00F43187">
        <w:t>S</w:t>
      </w:r>
      <w:r w:rsidR="004E6C2C" w:rsidRPr="00F43187">
        <w:t xml:space="preserve">esizăm că există o dublă condiționare între cultura națională și cultura organizațională din MNC-uri și că, în același timp, companiile de renume reușesc să-și construiască culturi ce se concentrează în jurul unor valori cheie precum încredere, auto-motivare, autocontrol etc. </w:t>
      </w:r>
    </w:p>
    <w:p w14:paraId="39BAF45E" w14:textId="079490B1" w:rsidR="004E6C2C" w:rsidRPr="00F43187" w:rsidRDefault="004E6C2C" w:rsidP="004E6C2C">
      <w:pPr>
        <w:ind w:firstLine="360"/>
        <w:jc w:val="both"/>
      </w:pPr>
      <w:r w:rsidRPr="00F43187">
        <w:t>Odată cu apariția roboților și a echipamentelor avansate de producție, oamenii au înțeles că trebuie să se reorienteze și recalifice pentru o nouă activitate în economia cunoașterii (</w:t>
      </w:r>
      <w:proofErr w:type="spellStart"/>
      <w:r w:rsidRPr="00F43187">
        <w:rPr>
          <w:i/>
          <w:iCs/>
        </w:rPr>
        <w:t>knowledge</w:t>
      </w:r>
      <w:proofErr w:type="spellEnd"/>
      <w:r w:rsidRPr="00F43187">
        <w:rPr>
          <w:i/>
          <w:iCs/>
        </w:rPr>
        <w:t xml:space="preserve"> </w:t>
      </w:r>
      <w:proofErr w:type="spellStart"/>
      <w:r w:rsidRPr="00F43187">
        <w:rPr>
          <w:i/>
          <w:iCs/>
        </w:rPr>
        <w:t>economy</w:t>
      </w:r>
      <w:proofErr w:type="spellEnd"/>
      <w:r w:rsidRPr="00F43187">
        <w:t>). Economia cunoașterii schimbă paradigma clasică de muncă, mai ales după a doua revoluție industrială, precum angajatul este remunerat prin cantitatea de muncă fizică prestată zilnic. În economia actuala, angajatul este remunerat pentru calitatea/relevanța competențelor pe care le aplică la locul de muncă pentru a îndeplini sarcinile zilnice. În contextul digitalizării, tehnologizării și conectivității oamenilor, ceea ce crește nevoia de a învăța utilizarea de noi instrumente și metode de lucru</w:t>
      </w:r>
      <w:r w:rsidR="000B590A" w:rsidRPr="00F43187">
        <w:t>.</w:t>
      </w:r>
    </w:p>
    <w:p w14:paraId="0228A520" w14:textId="77777777" w:rsidR="000B590A" w:rsidRPr="00F43187" w:rsidRDefault="004E6C2C" w:rsidP="004E6C2C">
      <w:pPr>
        <w:ind w:firstLine="360"/>
        <w:jc w:val="both"/>
      </w:pPr>
      <w:r w:rsidRPr="00F43187">
        <w:t>Companiile multinaționale – lideri la nivel global, au trecut de la puterea bazată pe resurse materiale la activități și putere bazată pe accesul și transferul de cunoștințe cheie pentru a stimula inovația în cadrul organizației. Distribuirea și accesul la cunoștințe reprezintă un indicator al puterii companiei pe piață dar și al angajaților în mediului intern al organizației</w:t>
      </w:r>
      <w:r w:rsidR="0069152F" w:rsidRPr="00F43187">
        <w:rPr>
          <w:rStyle w:val="FootnoteReference"/>
        </w:rPr>
        <w:fldChar w:fldCharType="begin" w:fldLock="1"/>
      </w:r>
      <w:r w:rsidR="0069152F" w:rsidRPr="00F43187">
        <w:instrText>ADDIN CSL_CITATION {"citationItems":[{"id":"ITEM-1","itemData":{"ISBN":"0553292153","author":[{"dropping-particle":"","family":"Toffler","given":"Alvin","non-dropping-particle":"","parse-names":false,"suffix":""}],"id":"ITEM-1","issued":{"date-parts":[["1991"]]},"publisher":"Bantam Books","title":"Powershift: Knowledge, Wealth, And Violence At The Edge Of The 21st Century","type":"book"},"locator":"37","uris":["http://www.mendeley.com/documents/?uuid=353aaaa6-36c9-474d-8ed9-aa1b96e8eaf8"]}],"mendeley":{"formattedCitation":"(Toffler 1991:37)","plainTextFormattedCitation":"(Toffler 1991:37)","previouslyFormattedCitation":"(Toffler 1991:37)"},"properties":{"noteIndex":0},"schema":"https://github.com/citation-style-language/schema/raw/master/csl-citation.json"}</w:instrText>
      </w:r>
      <w:r w:rsidR="0069152F" w:rsidRPr="00F43187">
        <w:rPr>
          <w:rStyle w:val="FootnoteReference"/>
        </w:rPr>
        <w:fldChar w:fldCharType="separate"/>
      </w:r>
      <w:r w:rsidR="0069152F" w:rsidRPr="00F43187">
        <w:rPr>
          <w:bCs/>
          <w:noProof/>
        </w:rPr>
        <w:t>(Toffler 1991:37)</w:t>
      </w:r>
      <w:r w:rsidR="0069152F" w:rsidRPr="00F43187">
        <w:rPr>
          <w:rStyle w:val="FootnoteReference"/>
        </w:rPr>
        <w:fldChar w:fldCharType="end"/>
      </w:r>
      <w:r w:rsidRPr="00F43187">
        <w:t xml:space="preserve">. </w:t>
      </w:r>
    </w:p>
    <w:p w14:paraId="543D9F60" w14:textId="09DC9FF9" w:rsidR="004E6C2C" w:rsidRPr="00F43187" w:rsidRDefault="004E6C2C" w:rsidP="004E6C2C">
      <w:pPr>
        <w:ind w:firstLine="360"/>
        <w:jc w:val="both"/>
      </w:pPr>
      <w:r w:rsidRPr="00F43187">
        <w:t xml:space="preserve">Daca cunoștințele sunt putere înseamnă că accesul la cunoștințe reprezintă acces la putere. Mai mult, accesul facil la instrumente precum biblioteci digitale, studii de caz, comunități și rețele de oameni cu ajutorul internetului, mărește și mai mult potențialul angajatului de a se autoeduca. Angajatul din economia cunoașterii, care deține cunoștințe/comportament învechit și neperformant trebuie să se implice într-un proces de   </w:t>
      </w:r>
      <w:r w:rsidRPr="00F43187">
        <w:rPr>
          <w:i/>
          <w:iCs/>
        </w:rPr>
        <w:t>Re</w:t>
      </w:r>
      <w:r w:rsidR="00FF6A87" w:rsidRPr="00F43187">
        <w:rPr>
          <w:i/>
          <w:iCs/>
        </w:rPr>
        <w:t>-</w:t>
      </w:r>
      <w:proofErr w:type="spellStart"/>
      <w:r w:rsidRPr="00F43187">
        <w:rPr>
          <w:i/>
          <w:iCs/>
        </w:rPr>
        <w:t>learning</w:t>
      </w:r>
      <w:proofErr w:type="spellEnd"/>
      <w:r w:rsidRPr="00F43187">
        <w:t xml:space="preserve"> – re-învățarea sau adăugarea micilor modificări în comportamentul zilnic și în modul de utilizare a tehnologiilor/metodelor existente de lucru</w:t>
      </w:r>
      <w:r w:rsidR="00FF6A87" w:rsidRPr="00F43187">
        <w:t xml:space="preserve"> </w:t>
      </w:r>
      <w:r w:rsidR="00FF6A87" w:rsidRPr="00F43187">
        <w:fldChar w:fldCharType="begin" w:fldLock="1"/>
      </w:r>
      <w:r w:rsidR="00FC55C6" w:rsidRPr="00F43187">
        <w:instrText>ADDIN CSL_CITATION {"citationItems":[{"id":"ITEM-1","itemData":{"ISBN":"0553292153","author":[{"dropping-particle":"","family":"Toffler","given":"Alvin","non-dropping-particle":"","parse-names":false,"suffix":""}],"id":"ITEM-1","issued":{"date-parts":[["1991"]]},"publisher":"Bantam Books","title":"Powershift: Knowledge, Wealth, And Violence At The Edge Of The 21st Century","type":"book"},"locator":"253","uris":["http://www.mendeley.com/documents/?uuid=353aaaa6-36c9-474d-8ed9-aa1b96e8eaf8"]}],"mendeley":{"formattedCitation":"(Toffler 1991:253)","plainTextFormattedCitation":"(Toffler 1991:253)","previouslyFormattedCitation":"(Toffler 1991:253)"},"properties":{"noteIndex":0},"schema":"https://github.com/citation-style-language/schema/raw/master/csl-citation.json"}</w:instrText>
      </w:r>
      <w:r w:rsidR="00FF6A87" w:rsidRPr="00F43187">
        <w:fldChar w:fldCharType="separate"/>
      </w:r>
      <w:r w:rsidR="00FF6A87" w:rsidRPr="00F43187">
        <w:rPr>
          <w:noProof/>
        </w:rPr>
        <w:t>(Toffler 1991:253)</w:t>
      </w:r>
      <w:r w:rsidR="00FF6A87" w:rsidRPr="00F43187">
        <w:fldChar w:fldCharType="end"/>
      </w:r>
      <w:r w:rsidR="00FF6A87" w:rsidRPr="00F43187">
        <w:t xml:space="preserve">  </w:t>
      </w:r>
      <w:r w:rsidRPr="00F43187">
        <w:t>Accesul la internet și tehnologiile interactive de învățare îi oferă angajatului condiții suplimentare de a-și îmbunătăți competențele pentru viitoarele activități în companie.</w:t>
      </w:r>
      <w:r w:rsidR="009D04AF" w:rsidRPr="00F43187">
        <w:t xml:space="preserve"> Întrebarea este dacă organizația dispune de un nivel </w:t>
      </w:r>
      <w:r w:rsidR="00C4378C" w:rsidRPr="00F43187">
        <w:t>suficient</w:t>
      </w:r>
      <w:r w:rsidR="009D04AF" w:rsidRPr="00F43187">
        <w:t xml:space="preserve"> de </w:t>
      </w:r>
      <w:r w:rsidR="009D04AF" w:rsidRPr="00F43187">
        <w:rPr>
          <w:i/>
          <w:iCs/>
        </w:rPr>
        <w:t>ambidexteritate</w:t>
      </w:r>
      <w:r w:rsidR="00C4378C" w:rsidRPr="00F43187">
        <w:t xml:space="preserve"> pentru a </w:t>
      </w:r>
      <w:r w:rsidR="00950C95" w:rsidRPr="00F43187">
        <w:t xml:space="preserve">pune în echilibru potențialul de dobândire a noilor cunoștințe și </w:t>
      </w:r>
      <w:r w:rsidR="00522585" w:rsidRPr="00F43187">
        <w:t>aplicarea efectivă a acestora în companie pentru a genera valoare și inovație.</w:t>
      </w:r>
    </w:p>
    <w:p w14:paraId="5B180EEC" w14:textId="3478855A" w:rsidR="004E6C2C" w:rsidRPr="00F43187" w:rsidRDefault="00E34AC3" w:rsidP="004E6C2C">
      <w:pPr>
        <w:jc w:val="both"/>
      </w:pPr>
      <w:r w:rsidRPr="00F43187">
        <w:t xml:space="preserve">Accesul angajaților la </w:t>
      </w:r>
      <w:r w:rsidR="00EA248F" w:rsidRPr="00F43187">
        <w:t xml:space="preserve">informații prin tehnologie și informatizare </w:t>
      </w:r>
      <w:r w:rsidR="004E6C2C" w:rsidRPr="00F43187">
        <w:t xml:space="preserve">duce la diversificarea și democratizarea tot mai mult a educației. Într-un final, putem afirma că în economia cunoașterii și mai ales într-o structură precum </w:t>
      </w:r>
      <w:proofErr w:type="spellStart"/>
      <w:r w:rsidR="004E6C2C" w:rsidRPr="00F43187">
        <w:rPr>
          <w:i/>
          <w:iCs/>
        </w:rPr>
        <w:t>Learning</w:t>
      </w:r>
      <w:proofErr w:type="spellEnd"/>
      <w:r w:rsidR="004E6C2C" w:rsidRPr="00F43187">
        <w:rPr>
          <w:i/>
          <w:iCs/>
        </w:rPr>
        <w:t xml:space="preserve"> </w:t>
      </w:r>
      <w:proofErr w:type="spellStart"/>
      <w:r w:rsidR="004E6C2C" w:rsidRPr="00F43187">
        <w:rPr>
          <w:i/>
          <w:iCs/>
        </w:rPr>
        <w:t>Organizations</w:t>
      </w:r>
      <w:proofErr w:type="spellEnd"/>
      <w:r w:rsidR="004E6C2C" w:rsidRPr="00F43187">
        <w:t xml:space="preserve">, managerii au sarcina de a identifica, educa și </w:t>
      </w:r>
      <w:r w:rsidR="004E6C2C" w:rsidRPr="00F43187">
        <w:lastRenderedPageBreak/>
        <w:t xml:space="preserve">remunera angajații ce au abilitatea de a renunța ușor la comportamentul consacrat la locul de muncă – </w:t>
      </w:r>
      <w:proofErr w:type="spellStart"/>
      <w:r w:rsidR="004E6C2C" w:rsidRPr="00F43187">
        <w:rPr>
          <w:i/>
          <w:iCs/>
        </w:rPr>
        <w:t>unlearning</w:t>
      </w:r>
      <w:proofErr w:type="spellEnd"/>
      <w:r w:rsidR="004E6C2C" w:rsidRPr="00F43187">
        <w:t xml:space="preserve">, de a îmbunătăți/aprofunda competențele profesionale – </w:t>
      </w:r>
      <w:proofErr w:type="spellStart"/>
      <w:r w:rsidR="004E6C2C" w:rsidRPr="00F43187">
        <w:rPr>
          <w:i/>
          <w:iCs/>
        </w:rPr>
        <w:t>relearning</w:t>
      </w:r>
      <w:proofErr w:type="spellEnd"/>
      <w:r w:rsidR="004E6C2C" w:rsidRPr="00F43187">
        <w:t xml:space="preserve">, și nu în ultimul rând de a putea învăța continuu lucruri noi – </w:t>
      </w:r>
      <w:proofErr w:type="spellStart"/>
      <w:r w:rsidR="004E6C2C" w:rsidRPr="00F43187">
        <w:rPr>
          <w:i/>
          <w:iCs/>
        </w:rPr>
        <w:t>learning</w:t>
      </w:r>
      <w:proofErr w:type="spellEnd"/>
      <w:r w:rsidR="004E6C2C" w:rsidRPr="00F43187">
        <w:t>.</w:t>
      </w:r>
    </w:p>
    <w:p w14:paraId="787B45C9" w14:textId="77777777" w:rsidR="00EA248F" w:rsidRPr="00F43187" w:rsidRDefault="004E6C2C" w:rsidP="004E6C2C">
      <w:pPr>
        <w:ind w:firstLine="360"/>
        <w:jc w:val="both"/>
      </w:pPr>
      <w:r w:rsidRPr="00F43187">
        <w:t xml:space="preserve">Organizațiile </w:t>
      </w:r>
      <w:r w:rsidR="00EA248F" w:rsidRPr="00F43187">
        <w:t xml:space="preserve">de afaceri </w:t>
      </w:r>
      <w:r w:rsidRPr="00F43187">
        <w:t xml:space="preserve">se dezvoltă și devin mai mari prin prisma membrilor din care este compusă și care, la rândul lor fac parte din grupuri mai mici în care membrii/indivizii își completează golurile de cunoștințe și competențe unul altuia. </w:t>
      </w:r>
    </w:p>
    <w:p w14:paraId="00D7236F" w14:textId="55EA218C" w:rsidR="004E6C2C" w:rsidRPr="00F43187" w:rsidRDefault="004E6C2C" w:rsidP="004E6C2C">
      <w:pPr>
        <w:jc w:val="both"/>
      </w:pPr>
      <w:r w:rsidRPr="00F43187">
        <w:tab/>
      </w:r>
      <w:proofErr w:type="spellStart"/>
      <w:r w:rsidR="00EA248F" w:rsidRPr="00F43187">
        <w:rPr>
          <w:i/>
          <w:iCs/>
        </w:rPr>
        <w:t>L</w:t>
      </w:r>
      <w:r w:rsidRPr="00F43187">
        <w:rPr>
          <w:i/>
          <w:iCs/>
        </w:rPr>
        <w:t>earning</w:t>
      </w:r>
      <w:proofErr w:type="spellEnd"/>
      <w:r w:rsidRPr="00F43187">
        <w:rPr>
          <w:i/>
          <w:iCs/>
        </w:rPr>
        <w:t xml:space="preserve"> </w:t>
      </w:r>
      <w:proofErr w:type="spellStart"/>
      <w:r w:rsidRPr="00F43187">
        <w:rPr>
          <w:i/>
          <w:iCs/>
        </w:rPr>
        <w:t>organization</w:t>
      </w:r>
      <w:proofErr w:type="spellEnd"/>
      <w:r w:rsidRPr="00F43187">
        <w:t xml:space="preserve"> este formată din mai multe componente care trebuie puse împreună și armonizate astfel încât să se creeze un întreg funcțional</w:t>
      </w:r>
      <w:r w:rsidR="00FC55C6" w:rsidRPr="00F43187">
        <w:t>. Aceste componente sunt:</w:t>
      </w:r>
      <w:r w:rsidR="00FC55C6" w:rsidRPr="00F43187">
        <w:fldChar w:fldCharType="begin" w:fldLock="1"/>
      </w:r>
      <w:r w:rsidR="0062651A" w:rsidRPr="00F43187">
        <w:instrText>ADDIN CSL_CITATION {"citationItems":[{"id":"ITEM-1","itemData":{"ISBN":"0385260954","ISSN":"03076490","author":[{"dropping-particle":"","family":"Senge","given":"Peter M.","non-dropping-particle":"","parse-names":false,"suffix":""}],"id":"ITEM-1","issued":{"date-parts":[["2004"]]},"publisher":"(first published 1990).Bantam Doubleday Dell Publishing Group","title":"The Fifth Discipline","type":"book"},"locator":"10-12","uris":["http://www.mendeley.com/documents/?uuid=32df71f1-b96c-499b-b685-ac127a934ff4"]}],"mendeley":{"formattedCitation":"(Senge 2004:10–12)","plainTextFormattedCitation":"(Senge 2004:10–12)","previouslyFormattedCitation":"(Senge 2004:10–12)"},"properties":{"noteIndex":0},"schema":"https://github.com/citation-style-language/schema/raw/master/csl-citation.json"}</w:instrText>
      </w:r>
      <w:r w:rsidR="00FC55C6" w:rsidRPr="00F43187">
        <w:fldChar w:fldCharType="separate"/>
      </w:r>
      <w:r w:rsidR="00FC55C6" w:rsidRPr="00F43187">
        <w:rPr>
          <w:noProof/>
        </w:rPr>
        <w:t>(Senge 2004:10–12)</w:t>
      </w:r>
      <w:r w:rsidR="00FC55C6" w:rsidRPr="00F43187">
        <w:fldChar w:fldCharType="end"/>
      </w:r>
    </w:p>
    <w:p w14:paraId="58771078" w14:textId="77777777" w:rsidR="004E6C2C" w:rsidRPr="00F43187" w:rsidRDefault="004E6C2C" w:rsidP="004E6C2C">
      <w:pPr>
        <w:pStyle w:val="ListParagraph"/>
        <w:numPr>
          <w:ilvl w:val="0"/>
          <w:numId w:val="20"/>
        </w:numPr>
        <w:jc w:val="both"/>
      </w:pPr>
      <w:proofErr w:type="spellStart"/>
      <w:r w:rsidRPr="00F43187">
        <w:t>Systems</w:t>
      </w:r>
      <w:proofErr w:type="spellEnd"/>
      <w:r w:rsidRPr="00F43187">
        <w:t xml:space="preserve"> </w:t>
      </w:r>
      <w:proofErr w:type="spellStart"/>
      <w:r w:rsidRPr="00F43187">
        <w:t>Thinking</w:t>
      </w:r>
      <w:proofErr w:type="spellEnd"/>
      <w:r w:rsidRPr="00F43187">
        <w:t xml:space="preserve"> (Gândirea Sistemică) – orice organizație/firmă poate și trebuie să fie abordată ca un sistem </w:t>
      </w:r>
      <w:proofErr w:type="spellStart"/>
      <w:r w:rsidRPr="00F43187">
        <w:t>socio</w:t>
      </w:r>
      <w:proofErr w:type="spellEnd"/>
      <w:r w:rsidRPr="00F43187">
        <w:t xml:space="preserve">-economic, conectat la un anumit mediu de funcționare și constituit din </w:t>
      </w:r>
      <w:r w:rsidRPr="00F43187">
        <w:rPr>
          <w:i/>
          <w:iCs/>
        </w:rPr>
        <w:t>n</w:t>
      </w:r>
      <w:r w:rsidRPr="00F43187">
        <w:t xml:space="preserve"> subsisteme de referință.</w:t>
      </w:r>
    </w:p>
    <w:p w14:paraId="6ABFBFCE" w14:textId="5AD6B14C" w:rsidR="004E6C2C" w:rsidRPr="00F43187" w:rsidRDefault="004E6C2C" w:rsidP="004E6C2C">
      <w:pPr>
        <w:pStyle w:val="ListParagraph"/>
        <w:numPr>
          <w:ilvl w:val="0"/>
          <w:numId w:val="20"/>
        </w:numPr>
        <w:jc w:val="both"/>
      </w:pPr>
      <w:r w:rsidRPr="00F43187">
        <w:t xml:space="preserve">Personal </w:t>
      </w:r>
      <w:proofErr w:type="spellStart"/>
      <w:r w:rsidRPr="00F43187">
        <w:t>Mastery</w:t>
      </w:r>
      <w:proofErr w:type="spellEnd"/>
      <w:r w:rsidRPr="00F43187">
        <w:t xml:space="preserve"> (Măiestria/experiența personală) – de obicei se aplică experților din organizație care pot domina anumite teme prin experiența și abilitățile lor. Mai mult, capacitatea de învățare a unei companii este dată de capacitatea de învățare a membrilor săi (angajații). Anterior, în raportul nr. 2 am arătat că nu avem un răspuns complet la întrebarea</w:t>
      </w:r>
      <w:r w:rsidR="0062651A" w:rsidRPr="00F43187">
        <w:t>.</w:t>
      </w:r>
    </w:p>
    <w:p w14:paraId="592E42F0" w14:textId="77777777" w:rsidR="004E6C2C" w:rsidRPr="00F43187" w:rsidRDefault="004E6C2C" w:rsidP="004E6C2C">
      <w:pPr>
        <w:pStyle w:val="ListParagraph"/>
        <w:numPr>
          <w:ilvl w:val="0"/>
          <w:numId w:val="20"/>
        </w:numPr>
        <w:jc w:val="both"/>
      </w:pPr>
      <w:r w:rsidRPr="00F43187">
        <w:t xml:space="preserve">Mental </w:t>
      </w:r>
      <w:proofErr w:type="spellStart"/>
      <w:r w:rsidRPr="00F43187">
        <w:t>Models</w:t>
      </w:r>
      <w:proofErr w:type="spellEnd"/>
      <w:r w:rsidRPr="00F43187">
        <w:t xml:space="preserve"> (Modele Mintale) – cum membrii companiei înțeleg lumea/mediul organizațional și ce acțiuni întreprind pentru a răspunde factorilor de influență.</w:t>
      </w:r>
    </w:p>
    <w:p w14:paraId="5ECAC9C0" w14:textId="77777777" w:rsidR="004E6C2C" w:rsidRPr="00F43187" w:rsidRDefault="004E6C2C" w:rsidP="004E6C2C">
      <w:pPr>
        <w:pStyle w:val="ListParagraph"/>
        <w:numPr>
          <w:ilvl w:val="0"/>
          <w:numId w:val="20"/>
        </w:numPr>
        <w:jc w:val="both"/>
      </w:pPr>
      <w:r w:rsidRPr="00F43187">
        <w:t xml:space="preserve">Building </w:t>
      </w:r>
      <w:proofErr w:type="spellStart"/>
      <w:r w:rsidRPr="00F43187">
        <w:t>Shared</w:t>
      </w:r>
      <w:proofErr w:type="spellEnd"/>
      <w:r w:rsidRPr="00F43187">
        <w:t xml:space="preserve"> Vision (Valorile și Viziunea împărtășită) – adunarea angajaților pentru un sens comun, valabil pentru comunitatea/organizația din care face parte individul. Urmărirea unei viziuni comune sporește angajamentul și implicarea angajaților și,</w:t>
      </w:r>
    </w:p>
    <w:p w14:paraId="12C3A1F6" w14:textId="77777777" w:rsidR="0062651A" w:rsidRPr="00F43187" w:rsidRDefault="004E6C2C" w:rsidP="00127200">
      <w:pPr>
        <w:pStyle w:val="ListParagraph"/>
        <w:numPr>
          <w:ilvl w:val="0"/>
          <w:numId w:val="20"/>
        </w:numPr>
        <w:ind w:firstLine="360"/>
        <w:jc w:val="both"/>
      </w:pPr>
      <w:r w:rsidRPr="00F43187">
        <w:t xml:space="preserve">Team </w:t>
      </w:r>
      <w:proofErr w:type="spellStart"/>
      <w:r w:rsidRPr="00F43187">
        <w:t>Learning</w:t>
      </w:r>
      <w:proofErr w:type="spellEnd"/>
      <w:r w:rsidRPr="00F43187">
        <w:t xml:space="preserve"> (învățarea în echipă) – competențele/cunoștințele unei echipe sunt mai înalte decât pentru fiecare membru în parte, iar în activitatea în echipă, membrii acesteia pot învăța/avansa mult mai departe și mai rapid decât individual. </w:t>
      </w:r>
    </w:p>
    <w:p w14:paraId="51D6C838" w14:textId="77777777" w:rsidR="004E6C2C" w:rsidRPr="00F43187" w:rsidRDefault="004E6C2C" w:rsidP="004E6C2C">
      <w:pPr>
        <w:jc w:val="both"/>
      </w:pPr>
    </w:p>
    <w:p w14:paraId="37CBE030" w14:textId="46FC740E" w:rsidR="004E6C2C" w:rsidRPr="00F43187" w:rsidRDefault="004E6C2C" w:rsidP="004E6C2C">
      <w:pPr>
        <w:ind w:firstLine="360"/>
        <w:jc w:val="both"/>
      </w:pPr>
      <w:r w:rsidRPr="00F43187">
        <w:t>Un alt element important procesul de învățare a organizațiilor este utilizarea de micro-lumi (</w:t>
      </w:r>
      <w:proofErr w:type="spellStart"/>
      <w:r w:rsidRPr="00F43187">
        <w:rPr>
          <w:i/>
          <w:iCs/>
        </w:rPr>
        <w:t>Microworlds</w:t>
      </w:r>
      <w:proofErr w:type="spellEnd"/>
      <w:r w:rsidRPr="00F43187">
        <w:t>). O astfel de împărțire ajută la înțelegerea mai profundă a rolurilor membrilor în echipă, organizație și chiar impactul în lumea reală. Micro-lumile oferă un control mai bun asupra mediului din partea managerilor, aceștia pot simula anumite procese, accelera sau încetini un flux sau chiar a opri întregul proces pentru a formula teorii, concluzii și strategii. Echipamentele ICT care au devenit un instrument central în realizarea activităților la locul de muncă, amplifică și mai mult crearea de micro-lumi pentru organizațiile în proces de învățare</w:t>
      </w:r>
      <w:r w:rsidR="0062651A" w:rsidRPr="00F43187">
        <w:fldChar w:fldCharType="begin" w:fldLock="1"/>
      </w:r>
      <w:r w:rsidR="004F73D3" w:rsidRPr="00F43187">
        <w:instrText>ADDIN CSL_CITATION {"citationItems":[{"id":"ITEM-1","itemData":{"ISBN":"0385260954","ISSN":"03076490","author":[{"dropping-particle":"","family":"Senge","given":"Peter M.","non-dropping-particle":"","parse-names":false,"suffix":""}],"id":"ITEM-1","issued":{"date-parts":[["2004"]]},"publisher":"(first published 1990).Bantam Doubleday Dell Publishing Group","title":"The Fifth Discipline","type":"book"},"locator":"309-313","uris":["http://www.mendeley.com/documents/?uuid=32df71f1-b96c-499b-b685-ac127a934ff4"]}],"mendeley":{"formattedCitation":"(Senge 2004:309–13)","plainTextFormattedCitation":"(Senge 2004:309–13)","previouslyFormattedCitation":"(Senge 2004:309–13)"},"properties":{"noteIndex":0},"schema":"https://github.com/citation-style-language/schema/raw/master/csl-citation.json"}</w:instrText>
      </w:r>
      <w:r w:rsidR="0062651A" w:rsidRPr="00F43187">
        <w:fldChar w:fldCharType="separate"/>
      </w:r>
      <w:r w:rsidR="0062651A" w:rsidRPr="00F43187">
        <w:rPr>
          <w:noProof/>
        </w:rPr>
        <w:t>(Senge 2004:309–13)</w:t>
      </w:r>
      <w:r w:rsidR="0062651A" w:rsidRPr="00F43187">
        <w:fldChar w:fldCharType="end"/>
      </w:r>
    </w:p>
    <w:p w14:paraId="6A84D68C" w14:textId="77777777" w:rsidR="004E6C2C" w:rsidRPr="00F43187" w:rsidRDefault="004E6C2C" w:rsidP="0013185C">
      <w:pPr>
        <w:jc w:val="both"/>
      </w:pPr>
    </w:p>
    <w:p w14:paraId="0527AA01" w14:textId="53D48F6B" w:rsidR="004E6C2C" w:rsidRPr="00F43187" w:rsidRDefault="00E229F8" w:rsidP="004E6C2C">
      <w:pPr>
        <w:ind w:firstLine="360"/>
        <w:jc w:val="both"/>
      </w:pPr>
      <w:r w:rsidRPr="00F43187">
        <w:t>P</w:t>
      </w:r>
      <w:r w:rsidR="004E6C2C" w:rsidRPr="00F43187">
        <w:t>rocesul de predare-învățare trebuie încorporat la locul de muncă.</w:t>
      </w:r>
      <w:r w:rsidRPr="00F43187">
        <w:t xml:space="preserve"> </w:t>
      </w:r>
      <w:r w:rsidR="0069152F" w:rsidRPr="00F43187">
        <w:rPr>
          <w:rStyle w:val="FootnoteReference"/>
        </w:rPr>
        <w:fldChar w:fldCharType="begin" w:fldLock="1"/>
      </w:r>
      <w:r w:rsidR="0069152F" w:rsidRPr="00F43187">
        <w:instrText>ADDIN CSL_CITATION {"citationItems":[{"id":"ITEM-1","itemData":{"author":[{"dropping-particle":"","family":"Drucker","given":"Peter F","non-dropping-particle":"","parse-names":false,"suffix":""}],"id":"ITEM-1","issued":{"date-parts":[["2006"]]},"publisher":"PerfectBound","title":"Managing Changes for 21St the Century","type":"book"},"locator":"101; 146","uris":["http://www.mendeley.com/documents/?uuid=b4907729-6afa-4472-99ea-752af3b80ca0"]}],"mendeley":{"formattedCitation":"(Drucker 2006b:101; 146)","plainTextFormattedCitation":"(Drucker 2006b:101; 146)","previouslyFormattedCitation":"(Drucker 2006b:101; 146)"},"properties":{"noteIndex":0},"schema":"https://github.com/citation-style-language/schema/raw/master/csl-citation.json"}</w:instrText>
      </w:r>
      <w:r w:rsidR="0069152F" w:rsidRPr="00F43187">
        <w:rPr>
          <w:rStyle w:val="FootnoteReference"/>
        </w:rPr>
        <w:fldChar w:fldCharType="separate"/>
      </w:r>
      <w:r w:rsidR="0069152F" w:rsidRPr="00F43187">
        <w:rPr>
          <w:bCs/>
          <w:noProof/>
        </w:rPr>
        <w:t>(Drucker 2006b:101; 146)</w:t>
      </w:r>
      <w:r w:rsidR="0069152F" w:rsidRPr="00F43187">
        <w:rPr>
          <w:rStyle w:val="FootnoteReference"/>
        </w:rPr>
        <w:fldChar w:fldCharType="end"/>
      </w:r>
      <w:r w:rsidR="004E6C2C" w:rsidRPr="00F43187">
        <w:t xml:space="preserve"> Altfel spus, procesul de educare trebuie să se realizeze acolo unde există cel mai relevant </w:t>
      </w:r>
      <w:r w:rsidRPr="00F43187">
        <w:t>context</w:t>
      </w:r>
      <w:r w:rsidR="004E6C2C" w:rsidRPr="00F43187">
        <w:t xml:space="preserve"> (locul de muncă, școala profesională, universitatea, mediul online, mediul simulat etc).  Oamenii nu sunt inițiați special pentru locul de muncă într-o anumită organizație de afaceri, devenirea lor în angajați potriviți necesită timp și educație la locul de muncă.</w:t>
      </w:r>
      <w:r w:rsidR="0069152F" w:rsidRPr="00F43187">
        <w:rPr>
          <w:rStyle w:val="FootnoteReference"/>
        </w:rPr>
        <w:fldChar w:fldCharType="begin" w:fldLock="1"/>
      </w:r>
      <w:r w:rsidR="0069152F" w:rsidRPr="00F43187">
        <w:instrText>ADDIN CSL_CITATION {"citationItems":[{"id":"ITEM-1","itemData":{"ISBN":"9780060833459","author":[{"dropping-particle":"","family":"Drucker","given":"Peter F","non-dropping-particle":"","parse-names":false,"suffix":""}],"id":"ITEM-1","issued":{"date-parts":[["2006"]]},"publisher":"Collins - An Imprint of Harper CollinsPublishers","title":"The Effective Executive","type":"book"},"locator":"33","uris":["http://www.mendeley.com/documents/?uuid=66c1817b-2df4-4741-95bf-4fa35816d19f"]}],"mendeley":{"formattedCitation":"(Drucker 2006c:33)","plainTextFormattedCitation":"(Drucker 2006c:33)","previouslyFormattedCitation":"(Drucker 2006c:33)"},"properties":{"noteIndex":0},"schema":"https://github.com/citation-style-language/schema/raw/master/csl-citation.json"}</w:instrText>
      </w:r>
      <w:r w:rsidR="0069152F" w:rsidRPr="00F43187">
        <w:rPr>
          <w:rStyle w:val="FootnoteReference"/>
        </w:rPr>
        <w:fldChar w:fldCharType="separate"/>
      </w:r>
      <w:r w:rsidR="0069152F" w:rsidRPr="00F43187">
        <w:rPr>
          <w:bCs/>
          <w:noProof/>
        </w:rPr>
        <w:t>(Drucker 2006c:33)</w:t>
      </w:r>
      <w:r w:rsidR="0069152F" w:rsidRPr="00F43187">
        <w:rPr>
          <w:rStyle w:val="FootnoteReference"/>
        </w:rPr>
        <w:fldChar w:fldCharType="end"/>
      </w:r>
      <w:r w:rsidR="004E6C2C" w:rsidRPr="00F43187">
        <w:t xml:space="preserve"> Contextul în care </w:t>
      </w:r>
      <w:proofErr w:type="spellStart"/>
      <w:r w:rsidR="004E6C2C" w:rsidRPr="00F43187">
        <w:t>Drucker</w:t>
      </w:r>
      <w:proofErr w:type="spellEnd"/>
      <w:r w:rsidR="004E6C2C" w:rsidRPr="00F43187">
        <w:t xml:space="preserve"> afirmă și argumentează astfel de idei se bazează pe existența de </w:t>
      </w:r>
      <w:proofErr w:type="spellStart"/>
      <w:r w:rsidR="004E6C2C" w:rsidRPr="00F43187">
        <w:rPr>
          <w:i/>
          <w:iCs/>
        </w:rPr>
        <w:t>knowledge</w:t>
      </w:r>
      <w:proofErr w:type="spellEnd"/>
      <w:r w:rsidR="004E6C2C" w:rsidRPr="00F43187">
        <w:rPr>
          <w:i/>
          <w:iCs/>
        </w:rPr>
        <w:t xml:space="preserve"> </w:t>
      </w:r>
      <w:proofErr w:type="spellStart"/>
      <w:r w:rsidR="004E6C2C" w:rsidRPr="00F43187">
        <w:rPr>
          <w:i/>
          <w:iCs/>
        </w:rPr>
        <w:t>worker</w:t>
      </w:r>
      <w:proofErr w:type="spellEnd"/>
      <w:r w:rsidR="004E6C2C" w:rsidRPr="00F43187">
        <w:t xml:space="preserve"> în organizațiile de afaceri și pe faptul că, în viitor, aproape orice loc de muncă va presupune existența unui angajat de tip </w:t>
      </w:r>
      <w:proofErr w:type="spellStart"/>
      <w:r w:rsidR="004E6C2C" w:rsidRPr="00F43187">
        <w:rPr>
          <w:i/>
          <w:iCs/>
        </w:rPr>
        <w:t>knowledge</w:t>
      </w:r>
      <w:proofErr w:type="spellEnd"/>
      <w:r w:rsidR="004E6C2C" w:rsidRPr="00F43187">
        <w:rPr>
          <w:i/>
          <w:iCs/>
        </w:rPr>
        <w:t xml:space="preserve"> </w:t>
      </w:r>
      <w:proofErr w:type="spellStart"/>
      <w:r w:rsidR="004E6C2C" w:rsidRPr="00F43187">
        <w:rPr>
          <w:i/>
          <w:iCs/>
        </w:rPr>
        <w:t>worker</w:t>
      </w:r>
      <w:proofErr w:type="spellEnd"/>
      <w:r w:rsidR="004E6C2C" w:rsidRPr="00F43187">
        <w:t xml:space="preserve">. </w:t>
      </w:r>
      <w:r w:rsidR="00256C31" w:rsidRPr="00F43187">
        <w:t xml:space="preserve">Un </w:t>
      </w:r>
      <w:proofErr w:type="spellStart"/>
      <w:r w:rsidR="00256C31" w:rsidRPr="00F43187">
        <w:rPr>
          <w:i/>
          <w:iCs/>
        </w:rPr>
        <w:t>knowledge</w:t>
      </w:r>
      <w:proofErr w:type="spellEnd"/>
      <w:r w:rsidR="00256C31" w:rsidRPr="00F43187">
        <w:rPr>
          <w:i/>
          <w:iCs/>
        </w:rPr>
        <w:t xml:space="preserve"> </w:t>
      </w:r>
      <w:proofErr w:type="spellStart"/>
      <w:r w:rsidR="00047276" w:rsidRPr="00F43187">
        <w:rPr>
          <w:i/>
          <w:iCs/>
        </w:rPr>
        <w:t>worker</w:t>
      </w:r>
      <w:proofErr w:type="spellEnd"/>
      <w:r w:rsidR="00047276" w:rsidRPr="00F43187">
        <w:t xml:space="preserve"> </w:t>
      </w:r>
      <w:r w:rsidR="00890CBC" w:rsidRPr="00F43187">
        <w:t xml:space="preserve">este veriga prin care un managerul poate </w:t>
      </w:r>
      <w:r w:rsidR="004F73D3" w:rsidRPr="00F43187">
        <w:t xml:space="preserve">unifica/armoniza elementele de </w:t>
      </w:r>
      <w:r w:rsidR="004F73D3" w:rsidRPr="00F43187">
        <w:rPr>
          <w:i/>
          <w:iCs/>
        </w:rPr>
        <w:t>explorare</w:t>
      </w:r>
      <w:r w:rsidR="004F73D3" w:rsidRPr="00F43187">
        <w:t xml:space="preserve"> și de </w:t>
      </w:r>
      <w:r w:rsidR="004F73D3" w:rsidRPr="00F43187">
        <w:rPr>
          <w:i/>
          <w:iCs/>
        </w:rPr>
        <w:t>exploatare</w:t>
      </w:r>
      <w:r w:rsidR="004F73D3" w:rsidRPr="00F43187">
        <w:t xml:space="preserve"> în companie.</w:t>
      </w:r>
    </w:p>
    <w:p w14:paraId="034C866B" w14:textId="2E627FDC" w:rsidR="004E6C2C" w:rsidRPr="00F43187" w:rsidRDefault="004E6C2C" w:rsidP="00332823">
      <w:pPr>
        <w:ind w:firstLine="360"/>
        <w:jc w:val="both"/>
      </w:pPr>
      <w:r w:rsidRPr="00F43187">
        <w:t>Societatea devine din ce în ce mai educată, iar angajații devin tot mai pretențioși la tipul de activități pe care ar dori să le presteze la locul de muncă. În acest context, organizațiile de afaceri trebuie să includă pe lângă salariu, mai multe elemente pentru a oferi un loc de muncă satisfăcător noilor generații de salariați educați. Așadar, organizația ar trebui să ofere pe lângă remunerarea financiară un echilibru eficient între funcția ocupată, ierarhia organizațională și responsabilitățile asumate de către un angajat educat</w:t>
      </w:r>
      <w:r w:rsidR="004F73D3" w:rsidRPr="00F43187">
        <w:fldChar w:fldCharType="begin" w:fldLock="1"/>
      </w:r>
      <w:r w:rsidR="00FA6222" w:rsidRPr="00F43187">
        <w:instrText>ADDIN CSL_CITATION {"citationItems":[{"id":"ITEM-1","itemData":{"ISSN":"00031224","abstract":"\"Landmarks of Tomorrow forecasts changes in three major areas of human life and experience. The first part of the book treats the philosophical shift from a Cartesian universe of mechanical cause to a new universe of pattern, purpose, and process. Drucker discusses the power to organize men of knowledge and high skill for joint effort and performance as a key component of this change. The second part of the book sketches four realities that challenge the people of the free world: an educated society, economic development, the decline of government, and the collapse of Eastern culture. The final section of the book is concerned with the spiritual reality of human existence. These are seen as basic elements in late twentieth-century society.\" \"In his new introduction, Peter Drucker revisits the main findings of Landmarks of Tomorrow and assesses their validity in relation to today's concerns. It is a book that will be of interest to sociologists, economists, and political theorists.\"-BOOK JACKET. TS - WorldCat","author":[{"dropping-particle":"","family":"Drucker","given":"Peter F","non-dropping-particle":"","parse-names":false,"suffix":""}],"id":"ITEM-1","issued":{"date-parts":[["2006"]]},"publisher":"HARPER &amp; BROTHERS, PUBLISHERS, NEW YORK","title":"Landmarks of Tomorrow.","type":"book"},"locator":"121","uris":["http://www.mendeley.com/documents/?uuid=c5407744-f42c-4ab0-a29a-ff9205ee490a"]}],"mendeley":{"formattedCitation":"(Drucker 2006a:121)","plainTextFormattedCitation":"(Drucker 2006a:121)","previouslyFormattedCitation":"(Drucker 2006a:121)"},"properties":{"noteIndex":0},"schema":"https://github.com/citation-style-language/schema/raw/master/csl-citation.json"}</w:instrText>
      </w:r>
      <w:r w:rsidR="004F73D3" w:rsidRPr="00F43187">
        <w:fldChar w:fldCharType="separate"/>
      </w:r>
      <w:r w:rsidR="004F73D3" w:rsidRPr="00F43187">
        <w:rPr>
          <w:noProof/>
        </w:rPr>
        <w:t>(Drucker 2006a:121)</w:t>
      </w:r>
      <w:r w:rsidR="004F73D3" w:rsidRPr="00F43187">
        <w:fldChar w:fldCharType="end"/>
      </w:r>
      <w:r w:rsidR="004F73D3" w:rsidRPr="00F43187">
        <w:t xml:space="preserve">   </w:t>
      </w:r>
      <w:r w:rsidRPr="00F43187">
        <w:t>Creșterea productivității cunoștințelor este o sarcină obligatorie în economia cunoașterii, iar potențialul/randamentul (ceea ce autorul numește „</w:t>
      </w:r>
      <w:proofErr w:type="spellStart"/>
      <w:r w:rsidRPr="00F43187">
        <w:rPr>
          <w:i/>
          <w:iCs/>
        </w:rPr>
        <w:t>yeld</w:t>
      </w:r>
      <w:proofErr w:type="spellEnd"/>
      <w:r w:rsidRPr="00F43187">
        <w:t>”) se poate crește doar având la dispoziție o metodologie, proces, mediu adecvat unde potențialul crește prin practică și se transformă în performanță.</w:t>
      </w:r>
      <w:r w:rsidR="00FA6222" w:rsidRPr="00F43187">
        <w:fldChar w:fldCharType="begin" w:fldLock="1"/>
      </w:r>
      <w:r w:rsidR="0013185C" w:rsidRPr="00F43187">
        <w:instrText>ADDIN CSL_CITATION {"citationItems":[{"id":"ITEM-1","itemData":{"author":[{"dropping-particle":"","family":"Drucker","given":"Peter F.","non-dropping-particle":"","parse-names":false,"suffix":""}],"id":"ITEM-1","issued":{"date-parts":[["2011"]]},"note":"technology","publisher":"Routleg Taylor and Francis Group","publisher-place":"London and New York","title":"Post-capitalist Society","type":"book"},"locator":"174-176","uris":["http://www.mendeley.com/documents/?uuid=3ec49e05-c91e-4b39-a951-af7f81a3fb81"]}],"mendeley":{"formattedCitation":"(Drucker 2011:174–76)","plainTextFormattedCitation":"(Drucker 2011:174–76)","previouslyFormattedCitation":"(Drucker 2011:174–76)"},"properties":{"noteIndex":0},"schema":"https://github.com/citation-style-language/schema/raw/master/csl-citation.json"}</w:instrText>
      </w:r>
      <w:r w:rsidR="00FA6222" w:rsidRPr="00F43187">
        <w:fldChar w:fldCharType="separate"/>
      </w:r>
      <w:r w:rsidR="00FA6222" w:rsidRPr="00F43187">
        <w:rPr>
          <w:noProof/>
        </w:rPr>
        <w:t>(Drucker 2011:174–76)</w:t>
      </w:r>
      <w:r w:rsidR="00FA6222" w:rsidRPr="00F43187">
        <w:fldChar w:fldCharType="end"/>
      </w:r>
      <w:r w:rsidR="00FA6222" w:rsidRPr="00F43187">
        <w:t xml:space="preserve">   A</w:t>
      </w:r>
      <w:r w:rsidRPr="00F43187">
        <w:t xml:space="preserve">ltfel spus, cunoștințele </w:t>
      </w:r>
      <w:r w:rsidRPr="00F43187">
        <w:lastRenderedPageBreak/>
        <w:t>trebuie practicate/aplicate pentru a deveni valoroase și pentru a se putea crea cunoștințe noi,</w:t>
      </w:r>
      <w:r w:rsidR="00FA6222" w:rsidRPr="00F43187">
        <w:t xml:space="preserve"> și a se genera inovații</w:t>
      </w:r>
      <w:r w:rsidR="00190D29" w:rsidRPr="00F43187">
        <w:t>, respectiv crește</w:t>
      </w:r>
      <w:r w:rsidR="00E05F43" w:rsidRPr="00F43187">
        <w:t xml:space="preserve"> </w:t>
      </w:r>
      <w:r w:rsidR="00190D29" w:rsidRPr="00F43187">
        <w:t>nivelu</w:t>
      </w:r>
      <w:r w:rsidR="00E05F43" w:rsidRPr="00F43187">
        <w:t>l</w:t>
      </w:r>
      <w:r w:rsidR="00190D29" w:rsidRPr="00F43187">
        <w:t xml:space="preserve"> de </w:t>
      </w:r>
      <w:r w:rsidR="00190D29" w:rsidRPr="00F43187">
        <w:rPr>
          <w:i/>
          <w:iCs/>
        </w:rPr>
        <w:t>ambidexteritate</w:t>
      </w:r>
      <w:r w:rsidR="006A2211" w:rsidRPr="00F43187">
        <w:rPr>
          <w:i/>
          <w:iCs/>
        </w:rPr>
        <w:t xml:space="preserve"> </w:t>
      </w:r>
      <w:r w:rsidR="00E05F43" w:rsidRPr="00F43187">
        <w:t xml:space="preserve">a </w:t>
      </w:r>
      <w:r w:rsidR="006A2211" w:rsidRPr="00F43187">
        <w:t>organizație</w:t>
      </w:r>
      <w:r w:rsidR="00E05F43" w:rsidRPr="00F43187">
        <w:t>i</w:t>
      </w:r>
      <w:r w:rsidR="00190D29" w:rsidRPr="00F43187">
        <w:t>.</w:t>
      </w:r>
      <w:r w:rsidR="00332823" w:rsidRPr="00F43187">
        <w:t xml:space="preserve"> </w:t>
      </w:r>
    </w:p>
    <w:p w14:paraId="39FA0716" w14:textId="60672F47" w:rsidR="0030143D" w:rsidRPr="00F43187" w:rsidRDefault="0030143D" w:rsidP="0030143D">
      <w:pPr>
        <w:pStyle w:val="Heading1"/>
        <w:rPr>
          <w:sz w:val="28"/>
          <w:szCs w:val="28"/>
        </w:rPr>
      </w:pPr>
      <w:r w:rsidRPr="00F43187">
        <w:rPr>
          <w:sz w:val="28"/>
          <w:szCs w:val="28"/>
        </w:rPr>
        <w:t>Discuții</w:t>
      </w:r>
    </w:p>
    <w:p w14:paraId="2C13C0C4" w14:textId="500214D5" w:rsidR="0030143D" w:rsidRPr="00F43187" w:rsidRDefault="00E229F8" w:rsidP="00E565A3">
      <w:pPr>
        <w:ind w:firstLine="708"/>
        <w:jc w:val="both"/>
      </w:pPr>
      <w:r w:rsidRPr="00F43187">
        <w:t>Educația</w:t>
      </w:r>
      <w:r w:rsidR="00E05F43" w:rsidRPr="00F43187">
        <w:t xml:space="preserve">/Învățarea în </w:t>
      </w:r>
      <w:r w:rsidR="005A56E3" w:rsidRPr="00F43187">
        <w:t>organizațiile</w:t>
      </w:r>
      <w:r w:rsidRPr="00F43187">
        <w:t xml:space="preserve"> a fost și rămâne un diferențiator al competitivității</w:t>
      </w:r>
      <w:r w:rsidR="005A56E3" w:rsidRPr="00F43187">
        <w:t xml:space="preserve"> și al performanței </w:t>
      </w:r>
      <w:r w:rsidRPr="00F43187">
        <w:t>resurselor umane pe piața forței de muncă. Soluțiile ICT au devenit omniprezente în toate domeniile, fie că ne referim la educație, loc de muncă sau societate. Având în vedere viteza de implementare a soluțiilor tehnologice la locul de muncă, tot mai mult se va accentua nevoia de formare continuă a adulților la locul de muncă pe tot parcursul vieții.</w:t>
      </w:r>
      <w:r w:rsidR="005A56E3" w:rsidRPr="00F43187">
        <w:t xml:space="preserve"> Organizațiile de afaceri pot învăța din mai multe surse (internă și externă).</w:t>
      </w:r>
    </w:p>
    <w:p w14:paraId="3D179A02" w14:textId="266996EB" w:rsidR="00332823" w:rsidRPr="00F43187" w:rsidRDefault="0099184E" w:rsidP="007B35E3">
      <w:pPr>
        <w:ind w:firstLine="708"/>
        <w:jc w:val="both"/>
      </w:pPr>
      <w:r w:rsidRPr="00F43187">
        <w:t xml:space="preserve">În </w:t>
      </w:r>
      <w:r w:rsidRPr="00F43187">
        <w:fldChar w:fldCharType="begin"/>
      </w:r>
      <w:r w:rsidRPr="00F43187">
        <w:instrText xml:space="preserve"> REF _Ref162900508 \h  \* MERGEFORMAT </w:instrText>
      </w:r>
      <w:r w:rsidRPr="00F43187">
        <w:fldChar w:fldCharType="separate"/>
      </w:r>
      <w:r w:rsidRPr="00F43187">
        <w:t>Fig. 1</w:t>
      </w:r>
      <w:r w:rsidRPr="00F43187">
        <w:fldChar w:fldCharType="end"/>
      </w:r>
      <w:r w:rsidRPr="00F43187">
        <w:t xml:space="preserve"> </w:t>
      </w:r>
      <w:r w:rsidR="00D32933" w:rsidRPr="00F43187">
        <w:t xml:space="preserve">am ilustrat </w:t>
      </w:r>
      <w:r w:rsidR="002E47F4" w:rsidRPr="00F43187">
        <w:t>o parte din elementele ce intervin</w:t>
      </w:r>
      <w:r w:rsidR="00465B0F" w:rsidRPr="00F43187">
        <w:t xml:space="preserve"> atunci când discutăm despre procesul de învățare a organizațiilor </w:t>
      </w:r>
      <w:r w:rsidR="00FC18CD" w:rsidRPr="00F43187">
        <w:t>și importanța ambidexterității organizaționale</w:t>
      </w:r>
      <w:r w:rsidR="00E565A3" w:rsidRPr="00F43187">
        <w:t xml:space="preserve"> pentru a ține în echilibru crearea de noi cunoștințe</w:t>
      </w:r>
      <w:r w:rsidR="005A56E3" w:rsidRPr="00F43187">
        <w:t xml:space="preserve"> din mai multe surse</w:t>
      </w:r>
      <w:r w:rsidR="00E565A3" w:rsidRPr="00F43187">
        <w:t xml:space="preserve"> și aplicarea acestora într-un mediu real</w:t>
      </w:r>
      <w:r w:rsidR="007E19C5" w:rsidRPr="00F43187">
        <w:t>/</w:t>
      </w:r>
      <w:r w:rsidR="00532CE6" w:rsidRPr="00F43187">
        <w:t>corespunzător</w:t>
      </w:r>
      <w:r w:rsidR="00E565A3" w:rsidRPr="00F43187">
        <w:t>.</w:t>
      </w:r>
      <w:r w:rsidR="0052661D" w:rsidRPr="00F43187">
        <w:t xml:space="preserve"> Menținerea acestui echilibru </w:t>
      </w:r>
      <w:r w:rsidR="004308C1" w:rsidRPr="00F43187">
        <w:t xml:space="preserve">pică în mare parte pe umerii managerului care, asigură </w:t>
      </w:r>
      <w:r w:rsidR="006A51C5" w:rsidRPr="00F43187">
        <w:t xml:space="preserve">dezvoltarea și aplicarea strategiilor, stimularea </w:t>
      </w:r>
      <w:r w:rsidR="00EB0E06" w:rsidRPr="00F43187">
        <w:t>angajaților și menținerea conexiunii între mediul inter</w:t>
      </w:r>
      <w:r w:rsidR="00532CE6" w:rsidRPr="00F43187">
        <w:t>n</w:t>
      </w:r>
      <w:r w:rsidR="00EB0E06" w:rsidRPr="00F43187">
        <w:t xml:space="preserve"> al firmei cu realitățile și cerințele de pe piață.</w:t>
      </w:r>
      <w:r w:rsidR="006510D8" w:rsidRPr="00F43187">
        <w:t xml:space="preserve"> Atât managerul câr și angajatul, </w:t>
      </w:r>
      <w:r w:rsidR="00336975" w:rsidRPr="00F43187">
        <w:t>trebuie</w:t>
      </w:r>
      <w:r w:rsidR="006510D8" w:rsidRPr="00F43187">
        <w:t xml:space="preserve"> să mențină </w:t>
      </w:r>
      <w:r w:rsidR="00336975" w:rsidRPr="00F43187">
        <w:t>permanent legătura între mediul intern și mediul extern al organizației.</w:t>
      </w:r>
    </w:p>
    <w:p w14:paraId="49E29D58" w14:textId="072228C6" w:rsidR="0077201D" w:rsidRPr="00F43187" w:rsidRDefault="00F17212" w:rsidP="00532CE6">
      <w:pPr>
        <w:ind w:firstLine="708"/>
        <w:jc w:val="both"/>
      </w:pPr>
      <w:r w:rsidRPr="00F43187">
        <w:t xml:space="preserve">Deși ambidexteritatea organizațională presupune </w:t>
      </w:r>
      <w:r w:rsidR="00E55ABB" w:rsidRPr="00F43187">
        <w:t xml:space="preserve">dirijarea echilibrată a activităților de explorare și exploatare </w:t>
      </w:r>
      <w:r w:rsidR="006D0F5E" w:rsidRPr="00F43187">
        <w:t>cu un conținut/scop relativ similar</w:t>
      </w:r>
      <w:r w:rsidR="009F651E" w:rsidRPr="00F43187">
        <w:t>, în cazul</w:t>
      </w:r>
      <w:r w:rsidR="00E467A1" w:rsidRPr="00F43187">
        <w:t xml:space="preserve"> acestui articol venim cu câteva precizări. Așadar, </w:t>
      </w:r>
      <w:r w:rsidR="00CF048D" w:rsidRPr="00F43187">
        <w:t xml:space="preserve">activitățile de </w:t>
      </w:r>
      <w:r w:rsidR="00CF048D" w:rsidRPr="00F43187">
        <w:rPr>
          <w:i/>
          <w:iCs/>
        </w:rPr>
        <w:t>explorare</w:t>
      </w:r>
      <w:r w:rsidR="00D80427" w:rsidRPr="00F43187">
        <w:t xml:space="preserve"> le-am asociat</w:t>
      </w:r>
      <w:r w:rsidR="00DE1D6C" w:rsidRPr="00F43187">
        <w:t xml:space="preserve"> cu</w:t>
      </w:r>
      <w:r w:rsidR="002548D6" w:rsidRPr="00F43187">
        <w:t xml:space="preserve"> acumularea de </w:t>
      </w:r>
      <w:r w:rsidR="002548D6" w:rsidRPr="00F43187">
        <w:rPr>
          <w:i/>
          <w:iCs/>
        </w:rPr>
        <w:t>cunoștințe explicite</w:t>
      </w:r>
      <w:r w:rsidR="002548D6" w:rsidRPr="00F43187">
        <w:t xml:space="preserve"> iar activitățile de </w:t>
      </w:r>
      <w:r w:rsidR="002548D6" w:rsidRPr="00F43187">
        <w:rPr>
          <w:i/>
          <w:iCs/>
        </w:rPr>
        <w:t>exploatare</w:t>
      </w:r>
      <w:r w:rsidR="002548D6" w:rsidRPr="00F43187">
        <w:t xml:space="preserve"> presupun utilizarea</w:t>
      </w:r>
      <w:r w:rsidR="00DE1D6C" w:rsidRPr="00F43187">
        <w:t>/aplicarea</w:t>
      </w:r>
      <w:r w:rsidR="002548D6" w:rsidRPr="00F43187">
        <w:t xml:space="preserve"> activă a </w:t>
      </w:r>
      <w:r w:rsidR="00995937" w:rsidRPr="00F43187">
        <w:rPr>
          <w:i/>
          <w:iCs/>
        </w:rPr>
        <w:t>cunoștințelor tacite</w:t>
      </w:r>
      <w:r w:rsidR="00995937" w:rsidRPr="00F43187">
        <w:t>.</w:t>
      </w:r>
      <w:r w:rsidR="003D529C" w:rsidRPr="00F43187">
        <w:t xml:space="preserve"> Conform figurii prezentate</w:t>
      </w:r>
      <w:r w:rsidR="008E538E" w:rsidRPr="00F43187">
        <w:t xml:space="preserve"> putem deduce că toate activitățile și </w:t>
      </w:r>
      <w:r w:rsidR="009103C1" w:rsidRPr="00F43187">
        <w:t>inovațiile</w:t>
      </w:r>
      <w:r w:rsidR="008E538E" w:rsidRPr="00F43187">
        <w:t xml:space="preserve"> aduse</w:t>
      </w:r>
      <w:r w:rsidR="009103C1" w:rsidRPr="00F43187">
        <w:t xml:space="preserve"> de către companie sunt destinate să asigure</w:t>
      </w:r>
      <w:r w:rsidR="005A56E3" w:rsidRPr="00F43187">
        <w:t xml:space="preserve"> în primul rând</w:t>
      </w:r>
      <w:r w:rsidR="009103C1" w:rsidRPr="00F43187">
        <w:t xml:space="preserve"> comp</w:t>
      </w:r>
      <w:r w:rsidR="009656A5" w:rsidRPr="00F43187">
        <w:t>e</w:t>
      </w:r>
      <w:r w:rsidR="009103C1" w:rsidRPr="00F43187">
        <w:t xml:space="preserve">titivitatea pe </w:t>
      </w:r>
      <w:r w:rsidR="009103C1" w:rsidRPr="00F43187">
        <w:rPr>
          <w:i/>
          <w:iCs/>
        </w:rPr>
        <w:t xml:space="preserve">piață </w:t>
      </w:r>
      <w:r w:rsidR="009103C1" w:rsidRPr="00F43187">
        <w:t xml:space="preserve">și satisfacerea nevoilor </w:t>
      </w:r>
      <w:r w:rsidR="009656A5" w:rsidRPr="00F43187">
        <w:rPr>
          <w:i/>
          <w:iCs/>
        </w:rPr>
        <w:t>clienților</w:t>
      </w:r>
      <w:r w:rsidR="00D97492" w:rsidRPr="00F43187">
        <w:t>.</w:t>
      </w:r>
      <w:r w:rsidR="008E538E" w:rsidRPr="00F43187">
        <w:t xml:space="preserve"> </w:t>
      </w:r>
      <w:r w:rsidR="003344A3" w:rsidRPr="00F43187">
        <w:t>N</w:t>
      </w:r>
      <w:r w:rsidR="00C14DEF" w:rsidRPr="00F43187">
        <w:t xml:space="preserve">u excludem </w:t>
      </w:r>
      <w:r w:rsidR="001C37F5" w:rsidRPr="00F43187">
        <w:t xml:space="preserve">faptul </w:t>
      </w:r>
      <w:r w:rsidR="003344A3" w:rsidRPr="00F43187">
        <w:t xml:space="preserve">că </w:t>
      </w:r>
      <w:r w:rsidR="00CE7D1C" w:rsidRPr="00F43187">
        <w:t xml:space="preserve">poate exista un mix între cunoștințe tacite și explicite în ambele sensuri (atât explorare cât și exploatare), dar </w:t>
      </w:r>
      <w:r w:rsidR="00C14DEF" w:rsidRPr="00F43187">
        <w:t>ne asumăm că în cazul inovațiilor int</w:t>
      </w:r>
      <w:r w:rsidR="005A56E3" w:rsidRPr="00F43187">
        <w:t>ra</w:t>
      </w:r>
      <w:r w:rsidR="00C14DEF" w:rsidRPr="00F43187">
        <w:t xml:space="preserve">-industriale, </w:t>
      </w:r>
      <w:r w:rsidR="00B04B9E" w:rsidRPr="00F43187">
        <w:t xml:space="preserve">s-ar utiliza în mod accentuat </w:t>
      </w:r>
      <w:r w:rsidR="00B04B9E" w:rsidRPr="00F43187">
        <w:rPr>
          <w:i/>
          <w:iCs/>
        </w:rPr>
        <w:t>cunoștințe tacite</w:t>
      </w:r>
      <w:r w:rsidR="00B04B9E" w:rsidRPr="00F43187">
        <w:t xml:space="preserve"> ale propriilor angajați</w:t>
      </w:r>
      <w:r w:rsidR="006E5977" w:rsidRPr="00F43187">
        <w:t>, cei care sunt promotorul inovațiilor.</w:t>
      </w:r>
    </w:p>
    <w:p w14:paraId="33F4EC7C" w14:textId="7B0A9179" w:rsidR="0077201D" w:rsidRPr="00F43187" w:rsidRDefault="00430AD2" w:rsidP="0099184E">
      <w:pPr>
        <w:jc w:val="center"/>
      </w:pPr>
      <w:r w:rsidRPr="00F43187">
        <w:rPr>
          <w:noProof/>
        </w:rPr>
        <w:lastRenderedPageBreak/>
        <mc:AlternateContent>
          <mc:Choice Requires="wps">
            <w:drawing>
              <wp:anchor distT="0" distB="0" distL="114300" distR="114300" simplePos="0" relativeHeight="251721728" behindDoc="0" locked="0" layoutInCell="1" allowOverlap="1" wp14:anchorId="5F7BCC29" wp14:editId="308C979D">
                <wp:simplePos x="0" y="0"/>
                <wp:positionH relativeFrom="column">
                  <wp:posOffset>234315</wp:posOffset>
                </wp:positionH>
                <wp:positionV relativeFrom="paragraph">
                  <wp:posOffset>5292090</wp:posOffset>
                </wp:positionV>
                <wp:extent cx="5429250" cy="635"/>
                <wp:effectExtent l="0" t="0" r="0" b="0"/>
                <wp:wrapNone/>
                <wp:docPr id="2112746759" name="Text Box 1"/>
                <wp:cNvGraphicFramePr/>
                <a:graphic xmlns:a="http://schemas.openxmlformats.org/drawingml/2006/main">
                  <a:graphicData uri="http://schemas.microsoft.com/office/word/2010/wordprocessingShape">
                    <wps:wsp>
                      <wps:cNvSpPr txBox="1"/>
                      <wps:spPr>
                        <a:xfrm>
                          <a:off x="0" y="0"/>
                          <a:ext cx="5429250" cy="635"/>
                        </a:xfrm>
                        <a:prstGeom prst="rect">
                          <a:avLst/>
                        </a:prstGeom>
                        <a:solidFill>
                          <a:prstClr val="white"/>
                        </a:solidFill>
                        <a:ln>
                          <a:noFill/>
                        </a:ln>
                      </wps:spPr>
                      <wps:txbx>
                        <w:txbxContent>
                          <w:p w14:paraId="1EE96669" w14:textId="60AC00A0" w:rsidR="00430AD2" w:rsidRPr="00430AD2" w:rsidRDefault="00430AD2" w:rsidP="00430AD2">
                            <w:pPr>
                              <w:pStyle w:val="Caption"/>
                              <w:spacing w:after="0"/>
                              <w:jc w:val="center"/>
                              <w:rPr>
                                <w:i w:val="0"/>
                                <w:iCs w:val="0"/>
                                <w:noProof/>
                                <w:color w:val="auto"/>
                                <w:sz w:val="24"/>
                                <w:szCs w:val="24"/>
                              </w:rPr>
                            </w:pPr>
                            <w:bookmarkStart w:id="4" w:name="_Ref162900508"/>
                            <w:r w:rsidRPr="00430AD2">
                              <w:rPr>
                                <w:i w:val="0"/>
                                <w:iCs w:val="0"/>
                                <w:color w:val="auto"/>
                                <w:sz w:val="24"/>
                                <w:szCs w:val="24"/>
                              </w:rPr>
                              <w:t xml:space="preserve">Fig. </w:t>
                            </w:r>
                            <w:r w:rsidRPr="00430AD2">
                              <w:rPr>
                                <w:i w:val="0"/>
                                <w:iCs w:val="0"/>
                                <w:color w:val="auto"/>
                                <w:sz w:val="24"/>
                                <w:szCs w:val="24"/>
                              </w:rPr>
                              <w:fldChar w:fldCharType="begin"/>
                            </w:r>
                            <w:r w:rsidRPr="00430AD2">
                              <w:rPr>
                                <w:i w:val="0"/>
                                <w:iCs w:val="0"/>
                                <w:color w:val="auto"/>
                                <w:sz w:val="24"/>
                                <w:szCs w:val="24"/>
                              </w:rPr>
                              <w:instrText xml:space="preserve"> SEQ Fig. \* ARABIC </w:instrText>
                            </w:r>
                            <w:r w:rsidRPr="00430AD2">
                              <w:rPr>
                                <w:i w:val="0"/>
                                <w:iCs w:val="0"/>
                                <w:color w:val="auto"/>
                                <w:sz w:val="24"/>
                                <w:szCs w:val="24"/>
                              </w:rPr>
                              <w:fldChar w:fldCharType="separate"/>
                            </w:r>
                            <w:r w:rsidRPr="00430AD2">
                              <w:rPr>
                                <w:i w:val="0"/>
                                <w:iCs w:val="0"/>
                                <w:noProof/>
                                <w:color w:val="auto"/>
                                <w:sz w:val="24"/>
                                <w:szCs w:val="24"/>
                              </w:rPr>
                              <w:t>1</w:t>
                            </w:r>
                            <w:r w:rsidRPr="00430AD2">
                              <w:rPr>
                                <w:i w:val="0"/>
                                <w:iCs w:val="0"/>
                                <w:color w:val="auto"/>
                                <w:sz w:val="24"/>
                                <w:szCs w:val="24"/>
                              </w:rPr>
                              <w:fldChar w:fldCharType="end"/>
                            </w:r>
                            <w:bookmarkEnd w:id="4"/>
                            <w:r w:rsidRPr="00430AD2">
                              <w:rPr>
                                <w:i w:val="0"/>
                                <w:iCs w:val="0"/>
                                <w:color w:val="auto"/>
                                <w:sz w:val="24"/>
                                <w:szCs w:val="24"/>
                              </w:rPr>
                              <w:t>. Ambidexteritatea organizațională pentru învățare și inov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7BCC29" id="_x0000_t202" coordsize="21600,21600" o:spt="202" path="m,l,21600r21600,l21600,xe">
                <v:stroke joinstyle="miter"/>
                <v:path gradientshapeok="t" o:connecttype="rect"/>
              </v:shapetype>
              <v:shape id="Text Box 1" o:spid="_x0000_s1026" type="#_x0000_t202" style="position:absolute;left:0;text-align:left;margin-left:18.45pt;margin-top:416.7pt;width:427.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" stroked="f">
                <v:textbox style="mso-fit-shape-to-text:t" inset="0,0,0,0">
                  <w:txbxContent>
                    <w:p w14:paraId="1EE96669" w14:textId="60AC00A0" w:rsidR="00430AD2" w:rsidRPr="00430AD2" w:rsidRDefault="00430AD2" w:rsidP="00430AD2">
                      <w:pPr>
                        <w:pStyle w:val="Caption"/>
                        <w:spacing w:after="0"/>
                        <w:jc w:val="center"/>
                        <w:rPr>
                          <w:i w:val="0"/>
                          <w:iCs w:val="0"/>
                          <w:noProof/>
                          <w:color w:val="auto"/>
                          <w:sz w:val="24"/>
                          <w:szCs w:val="24"/>
                        </w:rPr>
                      </w:pPr>
                      <w:bookmarkStart w:id="5" w:name="_Ref162900508"/>
                      <w:r w:rsidRPr="00430AD2">
                        <w:rPr>
                          <w:i w:val="0"/>
                          <w:iCs w:val="0"/>
                          <w:color w:val="auto"/>
                          <w:sz w:val="24"/>
                          <w:szCs w:val="24"/>
                        </w:rPr>
                        <w:t xml:space="preserve">Fig. </w:t>
                      </w:r>
                      <w:r w:rsidRPr="00430AD2">
                        <w:rPr>
                          <w:i w:val="0"/>
                          <w:iCs w:val="0"/>
                          <w:color w:val="auto"/>
                          <w:sz w:val="24"/>
                          <w:szCs w:val="24"/>
                        </w:rPr>
                        <w:fldChar w:fldCharType="begin"/>
                      </w:r>
                      <w:r w:rsidRPr="00430AD2">
                        <w:rPr>
                          <w:i w:val="0"/>
                          <w:iCs w:val="0"/>
                          <w:color w:val="auto"/>
                          <w:sz w:val="24"/>
                          <w:szCs w:val="24"/>
                        </w:rPr>
                        <w:instrText xml:space="preserve"> SEQ Fig. \* ARABIC </w:instrText>
                      </w:r>
                      <w:r w:rsidRPr="00430AD2">
                        <w:rPr>
                          <w:i w:val="0"/>
                          <w:iCs w:val="0"/>
                          <w:color w:val="auto"/>
                          <w:sz w:val="24"/>
                          <w:szCs w:val="24"/>
                        </w:rPr>
                        <w:fldChar w:fldCharType="separate"/>
                      </w:r>
                      <w:r w:rsidRPr="00430AD2">
                        <w:rPr>
                          <w:i w:val="0"/>
                          <w:iCs w:val="0"/>
                          <w:noProof/>
                          <w:color w:val="auto"/>
                          <w:sz w:val="24"/>
                          <w:szCs w:val="24"/>
                        </w:rPr>
                        <w:t>1</w:t>
                      </w:r>
                      <w:r w:rsidRPr="00430AD2">
                        <w:rPr>
                          <w:i w:val="0"/>
                          <w:iCs w:val="0"/>
                          <w:color w:val="auto"/>
                          <w:sz w:val="24"/>
                          <w:szCs w:val="24"/>
                        </w:rPr>
                        <w:fldChar w:fldCharType="end"/>
                      </w:r>
                      <w:bookmarkEnd w:id="5"/>
                      <w:r w:rsidRPr="00430AD2">
                        <w:rPr>
                          <w:i w:val="0"/>
                          <w:iCs w:val="0"/>
                          <w:color w:val="auto"/>
                          <w:sz w:val="24"/>
                          <w:szCs w:val="24"/>
                        </w:rPr>
                        <w:t>. Ambidexteritatea organizațională pentru învățare și inovare</w:t>
                      </w:r>
                    </w:p>
                  </w:txbxContent>
                </v:textbox>
              </v:shape>
            </w:pict>
          </mc:Fallback>
        </mc:AlternateContent>
      </w:r>
      <w:r w:rsidR="00536124" w:rsidRPr="00F43187">
        <w:rPr>
          <w:noProof/>
        </w:rPr>
        <mc:AlternateContent>
          <mc:Choice Requires="wpg">
            <w:drawing>
              <wp:inline distT="0" distB="0" distL="0" distR="0" wp14:anchorId="4CE83841" wp14:editId="077E59EA">
                <wp:extent cx="5429776" cy="5229313"/>
                <wp:effectExtent l="0" t="0" r="19050" b="9525"/>
                <wp:docPr id="798262775" name="Group 16"/>
                <wp:cNvGraphicFramePr/>
                <a:graphic xmlns:a="http://schemas.openxmlformats.org/drawingml/2006/main">
                  <a:graphicData uri="http://schemas.microsoft.com/office/word/2010/wordprocessingGroup">
                    <wpg:wgp>
                      <wpg:cNvGrpSpPr/>
                      <wpg:grpSpPr>
                        <a:xfrm>
                          <a:off x="0" y="0"/>
                          <a:ext cx="5429776" cy="5229313"/>
                          <a:chOff x="0" y="0"/>
                          <a:chExt cx="5429776" cy="5229313"/>
                        </a:xfrm>
                      </wpg:grpSpPr>
                      <wpg:grpSp>
                        <wpg:cNvPr id="203103311" name="Group 14"/>
                        <wpg:cNvGrpSpPr/>
                        <wpg:grpSpPr>
                          <a:xfrm>
                            <a:off x="0" y="0"/>
                            <a:ext cx="5429776" cy="5229313"/>
                            <a:chOff x="0" y="0"/>
                            <a:chExt cx="5429776" cy="5229313"/>
                          </a:xfrm>
                        </wpg:grpSpPr>
                        <wps:wsp>
                          <wps:cNvPr id="1550480842" name="Text Box 1"/>
                          <wps:cNvSpPr txBox="1"/>
                          <wps:spPr>
                            <a:xfrm>
                              <a:off x="154753" y="340983"/>
                              <a:ext cx="2184137" cy="279400"/>
                            </a:xfrm>
                            <a:prstGeom prst="rect">
                              <a:avLst/>
                            </a:prstGeom>
                            <a:solidFill>
                              <a:schemeClr val="lt1"/>
                            </a:solidFill>
                            <a:ln w="6350">
                              <a:solidFill>
                                <a:prstClr val="black"/>
                              </a:solidFill>
                            </a:ln>
                          </wps:spPr>
                          <wps:txbx>
                            <w:txbxContent>
                              <w:p w14:paraId="49F006C0" w14:textId="4FB43FD0" w:rsidR="003F67C7" w:rsidRPr="001C2B25" w:rsidRDefault="004D20BA" w:rsidP="001031FF">
                                <w:pPr>
                                  <w:jc w:val="center"/>
                                  <w:rPr>
                                    <w:sz w:val="20"/>
                                    <w:szCs w:val="20"/>
                                  </w:rPr>
                                </w:pPr>
                                <w:r>
                                  <w:rPr>
                                    <w:sz w:val="20"/>
                                    <w:szCs w:val="20"/>
                                  </w:rPr>
                                  <w:t>Ambidexteritatea</w:t>
                                </w:r>
                                <w:r w:rsidR="00ED474F">
                                  <w:rPr>
                                    <w:sz w:val="20"/>
                                    <w:szCs w:val="20"/>
                                  </w:rPr>
                                  <w:t xml:space="preserve"> Organizaționala în 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063131107" name="Group 13"/>
                          <wpg:cNvGrpSpPr/>
                          <wpg:grpSpPr>
                            <a:xfrm>
                              <a:off x="0" y="0"/>
                              <a:ext cx="5429776" cy="5229313"/>
                              <a:chOff x="-30966" y="150313"/>
                              <a:chExt cx="5429941" cy="5229862"/>
                            </a:xfrm>
                          </wpg:grpSpPr>
                          <wpg:grpSp>
                            <wpg:cNvPr id="936997343" name="Group 12"/>
                            <wpg:cNvGrpSpPr/>
                            <wpg:grpSpPr>
                              <a:xfrm>
                                <a:off x="-30966" y="150313"/>
                                <a:ext cx="5429941" cy="5229862"/>
                                <a:chOff x="-30966" y="150313"/>
                                <a:chExt cx="5429941" cy="5229862"/>
                              </a:xfrm>
                            </wpg:grpSpPr>
                            <wps:wsp>
                              <wps:cNvPr id="682721837" name="Text Box 6"/>
                              <wps:cNvSpPr txBox="1"/>
                              <wps:spPr>
                                <a:xfrm>
                                  <a:off x="876713" y="1409134"/>
                                  <a:ext cx="783390" cy="365760"/>
                                </a:xfrm>
                                <a:prstGeom prst="rect">
                                  <a:avLst/>
                                </a:prstGeom>
                                <a:noFill/>
                                <a:ln w="6350">
                                  <a:noFill/>
                                </a:ln>
                              </wps:spPr>
                              <wps:txbx>
                                <w:txbxContent>
                                  <w:p w14:paraId="03179B36" w14:textId="6A10FEEC" w:rsidR="00C13301" w:rsidRPr="001B28B3" w:rsidRDefault="00273070" w:rsidP="00B86E00">
                                    <w:pPr>
                                      <w:jc w:val="center"/>
                                      <w:rPr>
                                        <w:sz w:val="20"/>
                                        <w:szCs w:val="20"/>
                                      </w:rPr>
                                    </w:pPr>
                                    <w:r w:rsidRPr="001B28B3">
                                      <w:rPr>
                                        <w:sz w:val="20"/>
                                        <w:szCs w:val="20"/>
                                      </w:rPr>
                                      <w:t>Informare</w:t>
                                    </w:r>
                                    <w:r w:rsidR="001B28B3" w:rsidRPr="001B28B3">
                                      <w:rPr>
                                        <w:sz w:val="20"/>
                                        <w:szCs w:val="20"/>
                                      </w:rPr>
                                      <w:t>, colectare da</w:t>
                                    </w:r>
                                    <w:r w:rsidR="00285865">
                                      <w:rPr>
                                        <w:sz w:val="20"/>
                                        <w:szCs w:val="20"/>
                                      </w:rPr>
                                      <w:t>t</w:t>
                                    </w:r>
                                    <w:r w:rsidR="001B28B3" w:rsidRPr="001B28B3">
                                      <w:rPr>
                                        <w:sz w:val="20"/>
                                        <w:szCs w:val="20"/>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09332028" name="Text Box 6"/>
                              <wps:cNvSpPr txBox="1"/>
                              <wps:spPr>
                                <a:xfrm>
                                  <a:off x="1227362" y="2144390"/>
                                  <a:ext cx="770827" cy="442625"/>
                                </a:xfrm>
                                <a:prstGeom prst="rect">
                                  <a:avLst/>
                                </a:prstGeom>
                                <a:noFill/>
                                <a:ln w="6350">
                                  <a:noFill/>
                                </a:ln>
                              </wps:spPr>
                              <wps:txbx>
                                <w:txbxContent>
                                  <w:p w14:paraId="5333C2B5" w14:textId="0185A1C0" w:rsidR="00BA73C0" w:rsidRPr="001B28B3" w:rsidRDefault="00E57C1B" w:rsidP="00B86E00">
                                    <w:pPr>
                                      <w:jc w:val="center"/>
                                      <w:rPr>
                                        <w:sz w:val="20"/>
                                        <w:szCs w:val="20"/>
                                      </w:rPr>
                                    </w:pPr>
                                    <w:r>
                                      <w:rPr>
                                        <w:sz w:val="20"/>
                                        <w:szCs w:val="20"/>
                                      </w:rPr>
                                      <w:t>Achiziții de firme/ Know-h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24787058" name="Text Box 6"/>
                              <wps:cNvSpPr txBox="1"/>
                              <wps:spPr>
                                <a:xfrm>
                                  <a:off x="500997" y="2171855"/>
                                  <a:ext cx="758256" cy="365760"/>
                                </a:xfrm>
                                <a:prstGeom prst="rect">
                                  <a:avLst/>
                                </a:prstGeom>
                                <a:noFill/>
                                <a:ln w="6350">
                                  <a:noFill/>
                                </a:ln>
                              </wps:spPr>
                              <wps:txbx>
                                <w:txbxContent>
                                  <w:p w14:paraId="3D3C8176" w14:textId="42FDEB33" w:rsidR="00E57C1B" w:rsidRPr="001B28B3" w:rsidRDefault="00E57C1B" w:rsidP="00B86E00">
                                    <w:pPr>
                                      <w:jc w:val="center"/>
                                      <w:rPr>
                                        <w:sz w:val="20"/>
                                        <w:szCs w:val="20"/>
                                      </w:rPr>
                                    </w:pPr>
                                    <w:r>
                                      <w:rPr>
                                        <w:sz w:val="20"/>
                                        <w:szCs w:val="20"/>
                                      </w:rPr>
                                      <w:t>Cercetare avansată</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49879253" name="Text Box 6"/>
                              <wps:cNvSpPr txBox="1"/>
                              <wps:spPr>
                                <a:xfrm>
                                  <a:off x="621662" y="2642991"/>
                                  <a:ext cx="750330" cy="365760"/>
                                </a:xfrm>
                                <a:prstGeom prst="rect">
                                  <a:avLst/>
                                </a:prstGeom>
                                <a:noFill/>
                                <a:ln w="6350">
                                  <a:noFill/>
                                </a:ln>
                              </wps:spPr>
                              <wps:txbx>
                                <w:txbxContent>
                                  <w:p w14:paraId="56785B69" w14:textId="574C730F" w:rsidR="00285865" w:rsidRPr="001B28B3" w:rsidRDefault="008E6D64" w:rsidP="00B86E00">
                                    <w:pPr>
                                      <w:jc w:val="center"/>
                                      <w:rPr>
                                        <w:sz w:val="20"/>
                                        <w:szCs w:val="20"/>
                                      </w:rPr>
                                    </w:pPr>
                                    <w:r>
                                      <w:rPr>
                                        <w:sz w:val="20"/>
                                        <w:szCs w:val="20"/>
                                      </w:rPr>
                                      <w:t>Training pt noi tehnolog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1131849" name="Text Box 6"/>
                              <wps:cNvSpPr txBox="1"/>
                              <wps:spPr>
                                <a:xfrm>
                                  <a:off x="1342954" y="2681539"/>
                                  <a:ext cx="667310" cy="365760"/>
                                </a:xfrm>
                                <a:prstGeom prst="rect">
                                  <a:avLst/>
                                </a:prstGeom>
                                <a:noFill/>
                                <a:ln w="6350">
                                  <a:noFill/>
                                </a:ln>
                              </wps:spPr>
                              <wps:txbx>
                                <w:txbxContent>
                                  <w:p w14:paraId="57269593" w14:textId="1A285624" w:rsidR="008E6D64" w:rsidRPr="001B28B3" w:rsidRDefault="008E6D64" w:rsidP="00B86E00">
                                    <w:pPr>
                                      <w:jc w:val="center"/>
                                      <w:rPr>
                                        <w:sz w:val="20"/>
                                        <w:szCs w:val="20"/>
                                      </w:rPr>
                                    </w:pPr>
                                    <w:r>
                                      <w:rPr>
                                        <w:sz w:val="20"/>
                                        <w:szCs w:val="20"/>
                                      </w:rPr>
                                      <w:t>Nou model de aface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995575045" name="Group 11"/>
                              <wpg:cNvGrpSpPr/>
                              <wpg:grpSpPr>
                                <a:xfrm>
                                  <a:off x="-30966" y="150313"/>
                                  <a:ext cx="5429941" cy="5229862"/>
                                  <a:chOff x="-30966" y="150313"/>
                                  <a:chExt cx="5429941" cy="5229862"/>
                                </a:xfrm>
                              </wpg:grpSpPr>
                              <wps:wsp>
                                <wps:cNvPr id="250661960" name="Arrow: Curved Up 4"/>
                                <wps:cNvSpPr/>
                                <wps:spPr>
                                  <a:xfrm>
                                    <a:off x="1947797" y="4309214"/>
                                    <a:ext cx="1413545" cy="262255"/>
                                  </a:xfrm>
                                  <a:prstGeom prst="curvedUpArrow">
                                    <a:avLst>
                                      <a:gd name="adj1" fmla="val 21851"/>
                                      <a:gd name="adj2" fmla="val 93529"/>
                                      <a:gd name="adj3" fmla="val 37795"/>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5477" name="Arrow: Curved Up 4"/>
                                <wps:cNvSpPr/>
                                <wps:spPr>
                                  <a:xfrm rot="10800000">
                                    <a:off x="1872641" y="3801649"/>
                                    <a:ext cx="1413545" cy="262255"/>
                                  </a:xfrm>
                                  <a:prstGeom prst="curvedUpArrow">
                                    <a:avLst>
                                      <a:gd name="adj1" fmla="val 21851"/>
                                      <a:gd name="adj2" fmla="val 93529"/>
                                      <a:gd name="adj3" fmla="val 37795"/>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2469322" name="Group 10"/>
                                <wpg:cNvGrpSpPr/>
                                <wpg:grpSpPr>
                                  <a:xfrm>
                                    <a:off x="-30966" y="150313"/>
                                    <a:ext cx="5429941" cy="5229862"/>
                                    <a:chOff x="-30966" y="150313"/>
                                    <a:chExt cx="5429941" cy="5229862"/>
                                  </a:xfrm>
                                </wpg:grpSpPr>
                                <wpg:grpSp>
                                  <wpg:cNvPr id="1431566251" name="Group 9"/>
                                  <wpg:cNvGrpSpPr/>
                                  <wpg:grpSpPr>
                                    <a:xfrm>
                                      <a:off x="-30966" y="150313"/>
                                      <a:ext cx="5429941" cy="5229862"/>
                                      <a:chOff x="-30966" y="150313"/>
                                      <a:chExt cx="5429941" cy="5229862"/>
                                    </a:xfrm>
                                  </wpg:grpSpPr>
                                  <wpg:grpSp>
                                    <wpg:cNvPr id="2045972861" name="Group 8"/>
                                    <wpg:cNvGrpSpPr/>
                                    <wpg:grpSpPr>
                                      <a:xfrm>
                                        <a:off x="-30966" y="150313"/>
                                        <a:ext cx="5429941" cy="5229862"/>
                                        <a:chOff x="-30966" y="150313"/>
                                        <a:chExt cx="5429941" cy="5229862"/>
                                      </a:xfrm>
                                    </wpg:grpSpPr>
                                    <wps:wsp>
                                      <wps:cNvPr id="1136221786" name="Arrow: Notched Right 3"/>
                                      <wps:cNvSpPr/>
                                      <wps:spPr>
                                        <a:xfrm rot="10800000">
                                          <a:off x="322109" y="2495767"/>
                                          <a:ext cx="247015" cy="189230"/>
                                        </a:xfrm>
                                        <a:prstGeom prst="notchedRightArrow">
                                          <a:avLst>
                                            <a:gd name="adj1" fmla="val 35188"/>
                                            <a:gd name="adj2" fmla="val 68514"/>
                                          </a:avLst>
                                        </a:prstGeom>
                                        <a:solidFill>
                                          <a:srgbClr val="00B05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592400" name="Arrow: Notched Right 3"/>
                                      <wps:cNvSpPr/>
                                      <wps:spPr>
                                        <a:xfrm>
                                          <a:off x="4819106" y="2568919"/>
                                          <a:ext cx="247015" cy="189230"/>
                                        </a:xfrm>
                                        <a:prstGeom prst="notchedRightArrow">
                                          <a:avLst>
                                            <a:gd name="adj1" fmla="val 35188"/>
                                            <a:gd name="adj2" fmla="val 68514"/>
                                          </a:avLst>
                                        </a:prstGeom>
                                        <a:solidFill>
                                          <a:srgbClr val="00B0F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51421437" name="Group 7"/>
                                      <wpg:cNvGrpSpPr/>
                                      <wpg:grpSpPr>
                                        <a:xfrm>
                                          <a:off x="-30966" y="150313"/>
                                          <a:ext cx="5429941" cy="5229862"/>
                                          <a:chOff x="-30966" y="150313"/>
                                          <a:chExt cx="5429941" cy="5229862"/>
                                        </a:xfrm>
                                      </wpg:grpSpPr>
                                      <wps:wsp>
                                        <wps:cNvPr id="801448852" name="Text Box 1"/>
                                        <wps:cNvSpPr txBox="1"/>
                                        <wps:spPr>
                                          <a:xfrm>
                                            <a:off x="2192289" y="3205787"/>
                                            <a:ext cx="966651" cy="370986"/>
                                          </a:xfrm>
                                          <a:prstGeom prst="rect">
                                            <a:avLst/>
                                          </a:prstGeom>
                                          <a:solidFill>
                                            <a:schemeClr val="lt1"/>
                                          </a:solidFill>
                                          <a:ln w="6350">
                                            <a:solidFill>
                                              <a:prstClr val="black"/>
                                            </a:solidFill>
                                          </a:ln>
                                        </wps:spPr>
                                        <wps:txbx>
                                          <w:txbxContent>
                                            <w:p w14:paraId="7D5E09DC" w14:textId="77777777" w:rsidR="00A927CB" w:rsidRPr="00273070" w:rsidRDefault="00D132CF" w:rsidP="001C7D79">
                                              <w:pPr>
                                                <w:jc w:val="center"/>
                                                <w:rPr>
                                                  <w:b/>
                                                  <w:bCs/>
                                                  <w:lang w:val="en-US"/>
                                                </w:rPr>
                                              </w:pPr>
                                              <w:r w:rsidRPr="00273070">
                                                <w:rPr>
                                                  <w:b/>
                                                  <w:bCs/>
                                                  <w:lang w:val="en-US"/>
                                                </w:rPr>
                                                <w:t>CLIENT</w:t>
                                              </w:r>
                                              <w:r w:rsidR="001C7D79" w:rsidRPr="00273070">
                                                <w:rPr>
                                                  <w:b/>
                                                  <w:bCs/>
                                                  <w:lang w:val="en-US"/>
                                                </w:rPr>
                                                <w:t xml:space="preserve"> / </w:t>
                                              </w:r>
                                            </w:p>
                                            <w:p w14:paraId="27D4C352" w14:textId="324432CF" w:rsidR="00D132CF" w:rsidRPr="00273070" w:rsidRDefault="001C7D79" w:rsidP="001C7D79">
                                              <w:pPr>
                                                <w:jc w:val="center"/>
                                                <w:rPr>
                                                  <w:b/>
                                                  <w:bCs/>
                                                  <w:lang w:val="en-US"/>
                                                </w:rPr>
                                              </w:pPr>
                                              <w:r w:rsidRPr="00273070">
                                                <w:rPr>
                                                  <w:b/>
                                                  <w:bCs/>
                                                  <w:lang w:val="en-US"/>
                                                </w:rPr>
                                                <w:t>PIAȚĂ</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56820808" name="Oval 2"/>
                                        <wps:cNvSpPr/>
                                        <wps:spPr>
                                          <a:xfrm>
                                            <a:off x="471367" y="1254959"/>
                                            <a:ext cx="1631852" cy="3186333"/>
                                          </a:xfrm>
                                          <a:prstGeom prst="ellipse">
                                            <a:avLst/>
                                          </a:prstGeom>
                                          <a:noFill/>
                                          <a:ln w="38100">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521545" name="Oval 2"/>
                                        <wps:cNvSpPr/>
                                        <wps:spPr>
                                          <a:xfrm>
                                            <a:off x="3251143" y="1254959"/>
                                            <a:ext cx="1631852" cy="3186333"/>
                                          </a:xfrm>
                                          <a:prstGeom prst="ellipse">
                                            <a:avLst/>
                                          </a:prstGeom>
                                          <a:noFill/>
                                          <a:ln w="28575">
                                            <a:solidFill>
                                              <a:schemeClr val="tx2">
                                                <a:lumMod val="50000"/>
                                                <a:lumOff val="50000"/>
                                              </a:schemeClr>
                                            </a:solidFill>
                                            <a:prstDash val="solid"/>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6662913" name="Text Box 1"/>
                                        <wps:cNvSpPr txBox="1"/>
                                        <wps:spPr>
                                          <a:xfrm>
                                            <a:off x="1100234" y="4104512"/>
                                            <a:ext cx="1181686" cy="189914"/>
                                          </a:xfrm>
                                          <a:prstGeom prst="rect">
                                            <a:avLst/>
                                          </a:prstGeom>
                                          <a:solidFill>
                                            <a:schemeClr val="lt1"/>
                                          </a:solidFill>
                                          <a:ln w="6350">
                                            <a:solidFill>
                                              <a:prstClr val="black"/>
                                            </a:solidFill>
                                          </a:ln>
                                        </wps:spPr>
                                        <wps:txbx>
                                          <w:txbxContent>
                                            <w:p w14:paraId="6055E74D" w14:textId="1421FD71" w:rsidR="001C2B25" w:rsidRPr="001C2B25" w:rsidRDefault="00536124" w:rsidP="001031FF">
                                              <w:pPr>
                                                <w:jc w:val="center"/>
                                                <w:rPr>
                                                  <w:sz w:val="20"/>
                                                  <w:szCs w:val="20"/>
                                                </w:rPr>
                                              </w:pPr>
                                              <w:r>
                                                <w:rPr>
                                                  <w:sz w:val="20"/>
                                                  <w:szCs w:val="20"/>
                                                </w:rPr>
                                                <w:t xml:space="preserve">C. </w:t>
                                              </w:r>
                                              <w:r w:rsidR="001C2B25">
                                                <w:rPr>
                                                  <w:sz w:val="20"/>
                                                  <w:szCs w:val="20"/>
                                                </w:rPr>
                                                <w:t>EXPLICIT</w:t>
                                              </w:r>
                                              <w:r>
                                                <w:rPr>
                                                  <w:sz w:val="20"/>
                                                  <w:szCs w:val="20"/>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65389912" name="Text Box 1"/>
                                        <wps:cNvSpPr txBox="1"/>
                                        <wps:spPr>
                                          <a:xfrm>
                                            <a:off x="3164166" y="4088837"/>
                                            <a:ext cx="1181686" cy="189914"/>
                                          </a:xfrm>
                                          <a:prstGeom prst="rect">
                                            <a:avLst/>
                                          </a:prstGeom>
                                          <a:solidFill>
                                            <a:schemeClr val="lt1"/>
                                          </a:solidFill>
                                          <a:ln w="6350">
                                            <a:solidFill>
                                              <a:prstClr val="black"/>
                                            </a:solidFill>
                                          </a:ln>
                                        </wps:spPr>
                                        <wps:txbx>
                                          <w:txbxContent>
                                            <w:p w14:paraId="368A5FA8" w14:textId="2CCBBED3" w:rsidR="001C2B25" w:rsidRPr="001C2B25" w:rsidRDefault="00536124" w:rsidP="001031FF">
                                              <w:pPr>
                                                <w:jc w:val="center"/>
                                                <w:rPr>
                                                  <w:sz w:val="20"/>
                                                  <w:szCs w:val="20"/>
                                                </w:rPr>
                                              </w:pPr>
                                              <w:r>
                                                <w:rPr>
                                                  <w:sz w:val="20"/>
                                                  <w:szCs w:val="20"/>
                                                </w:rPr>
                                                <w:t xml:space="preserve">C. </w:t>
                                              </w:r>
                                              <w:r w:rsidR="001C2B25">
                                                <w:rPr>
                                                  <w:sz w:val="20"/>
                                                  <w:szCs w:val="20"/>
                                                </w:rPr>
                                                <w:t>TACIT</w:t>
                                              </w:r>
                                              <w:r>
                                                <w:rPr>
                                                  <w:sz w:val="20"/>
                                                  <w:szCs w:val="20"/>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25366771" name="Text Box 1"/>
                                        <wps:cNvSpPr txBox="1"/>
                                        <wps:spPr>
                                          <a:xfrm>
                                            <a:off x="3476126" y="1089283"/>
                                            <a:ext cx="1181686" cy="189914"/>
                                          </a:xfrm>
                                          <a:prstGeom prst="rect">
                                            <a:avLst/>
                                          </a:prstGeom>
                                          <a:solidFill>
                                            <a:schemeClr val="lt1"/>
                                          </a:solidFill>
                                          <a:ln w="28575">
                                            <a:solidFill>
                                              <a:srgbClr val="0070C0"/>
                                            </a:solidFill>
                                          </a:ln>
                                        </wps:spPr>
                                        <wps:txbx>
                                          <w:txbxContent>
                                            <w:p w14:paraId="241EE2BE" w14:textId="17CD16AB" w:rsidR="00642C0A" w:rsidRPr="001C2B25" w:rsidRDefault="00642C0A" w:rsidP="001031FF">
                                              <w:pPr>
                                                <w:jc w:val="center"/>
                                                <w:rPr>
                                                  <w:sz w:val="20"/>
                                                  <w:szCs w:val="20"/>
                                                </w:rPr>
                                              </w:pPr>
                                              <w:r>
                                                <w:rPr>
                                                  <w:sz w:val="20"/>
                                                  <w:szCs w:val="20"/>
                                                </w:rPr>
                                                <w:t>EXPLOAT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3985306" name="Text Box 1"/>
                                        <wps:cNvSpPr txBox="1"/>
                                        <wps:spPr>
                                          <a:xfrm>
                                            <a:off x="668998" y="1089284"/>
                                            <a:ext cx="1181686" cy="189914"/>
                                          </a:xfrm>
                                          <a:prstGeom prst="rect">
                                            <a:avLst/>
                                          </a:prstGeom>
                                          <a:solidFill>
                                            <a:schemeClr val="lt1"/>
                                          </a:solidFill>
                                          <a:ln w="19050">
                                            <a:solidFill>
                                              <a:srgbClr val="00B050"/>
                                            </a:solidFill>
                                            <a:prstDash val="dash"/>
                                          </a:ln>
                                        </wps:spPr>
                                        <wps:txbx>
                                          <w:txbxContent>
                                            <w:p w14:paraId="0A7489D7" w14:textId="684E78EC" w:rsidR="00642C0A" w:rsidRPr="001C2B25" w:rsidRDefault="00642C0A" w:rsidP="001031FF">
                                              <w:pPr>
                                                <w:jc w:val="center"/>
                                                <w:rPr>
                                                  <w:sz w:val="20"/>
                                                  <w:szCs w:val="20"/>
                                                </w:rPr>
                                              </w:pPr>
                                              <w:r>
                                                <w:rPr>
                                                  <w:sz w:val="20"/>
                                                  <w:szCs w:val="20"/>
                                                </w:rPr>
                                                <w:t>EXPLOR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71833808" name="Text Box 1"/>
                                        <wps:cNvSpPr txBox="1"/>
                                        <wps:spPr>
                                          <a:xfrm rot="16200000">
                                            <a:off x="4536084" y="2607825"/>
                                            <a:ext cx="1321405" cy="290286"/>
                                          </a:xfrm>
                                          <a:prstGeom prst="rect">
                                            <a:avLst/>
                                          </a:prstGeom>
                                          <a:solidFill>
                                            <a:schemeClr val="lt1"/>
                                          </a:solidFill>
                                          <a:ln w="6350">
                                            <a:solidFill>
                                              <a:prstClr val="black"/>
                                            </a:solidFill>
                                          </a:ln>
                                        </wps:spPr>
                                        <wps:txbx>
                                          <w:txbxContent>
                                            <w:p w14:paraId="7E953339" w14:textId="375C77F2" w:rsidR="00616CC5" w:rsidRPr="001C2B25" w:rsidRDefault="00CB17A1" w:rsidP="001031FF">
                                              <w:pPr>
                                                <w:jc w:val="center"/>
                                                <w:rPr>
                                                  <w:sz w:val="20"/>
                                                  <w:szCs w:val="20"/>
                                                </w:rPr>
                                              </w:pPr>
                                              <w:r>
                                                <w:rPr>
                                                  <w:sz w:val="20"/>
                                                  <w:szCs w:val="20"/>
                                                </w:rPr>
                                                <w:t xml:space="preserve">Strategii/ Acțiuni </w:t>
                                              </w:r>
                                              <w:r w:rsidR="00616CC5">
                                                <w:rPr>
                                                  <w:sz w:val="20"/>
                                                  <w:szCs w:val="20"/>
                                                </w:rPr>
                                                <w:t>INTRA-INDUSTRIAL</w:t>
                                              </w:r>
                                              <w:r w:rsidR="0018475F">
                                                <w:rPr>
                                                  <w:sz w:val="20"/>
                                                  <w:szCs w:val="20"/>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44795125" name="Text Box 1"/>
                                        <wps:cNvSpPr txBox="1"/>
                                        <wps:spPr>
                                          <a:xfrm rot="16200000">
                                            <a:off x="-474511" y="2404363"/>
                                            <a:ext cx="1301115" cy="352093"/>
                                          </a:xfrm>
                                          <a:prstGeom prst="rect">
                                            <a:avLst/>
                                          </a:prstGeom>
                                          <a:solidFill>
                                            <a:schemeClr val="lt1"/>
                                          </a:solidFill>
                                          <a:ln w="6350">
                                            <a:solidFill>
                                              <a:prstClr val="black"/>
                                            </a:solidFill>
                                          </a:ln>
                                        </wps:spPr>
                                        <wps:txbx>
                                          <w:txbxContent>
                                            <w:p w14:paraId="361A2394" w14:textId="230CB54E" w:rsidR="00616CC5" w:rsidRPr="001C2B25" w:rsidRDefault="00CB17A1" w:rsidP="001031FF">
                                              <w:pPr>
                                                <w:jc w:val="center"/>
                                                <w:rPr>
                                                  <w:sz w:val="20"/>
                                                  <w:szCs w:val="20"/>
                                                </w:rPr>
                                              </w:pPr>
                                              <w:r>
                                                <w:rPr>
                                                  <w:sz w:val="20"/>
                                                  <w:szCs w:val="20"/>
                                                </w:rPr>
                                                <w:t xml:space="preserve">Strategii/ Acțiuni </w:t>
                                              </w:r>
                                              <w:r w:rsidR="00616CC5">
                                                <w:rPr>
                                                  <w:sz w:val="20"/>
                                                  <w:szCs w:val="20"/>
                                                </w:rPr>
                                                <w:t>INTER-INDUSTRIAL</w:t>
                                              </w:r>
                                              <w:r>
                                                <w:rPr>
                                                  <w:sz w:val="20"/>
                                                  <w:szCs w:val="20"/>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73568629" name="Left Brace 5"/>
                                        <wps:cNvSpPr/>
                                        <wps:spPr>
                                          <a:xfrm rot="16200000">
                                            <a:off x="1960105" y="1941304"/>
                                            <a:ext cx="1447800" cy="5429941"/>
                                          </a:xfrm>
                                          <a:prstGeom prst="leftBrace">
                                            <a:avLst>
                                              <a:gd name="adj1" fmla="val 39035"/>
                                              <a:gd name="adj2" fmla="val 51159"/>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0087638" name="Left Brace 5"/>
                                        <wps:cNvSpPr/>
                                        <wps:spPr>
                                          <a:xfrm rot="5400000">
                                            <a:off x="1967355" y="-1823306"/>
                                            <a:ext cx="1447800" cy="5395037"/>
                                          </a:xfrm>
                                          <a:prstGeom prst="leftBrace">
                                            <a:avLst>
                                              <a:gd name="adj1" fmla="val 39035"/>
                                              <a:gd name="adj2" fmla="val 51159"/>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0673975" name="Arrow: Left-Right-Up 2"/>
                                        <wps:cNvSpPr/>
                                        <wps:spPr>
                                          <a:xfrm flipV="1">
                                            <a:off x="2085944" y="1860763"/>
                                            <a:ext cx="1216025" cy="726295"/>
                                          </a:xfrm>
                                          <a:prstGeom prst="leftRightUpArrow">
                                            <a:avLst>
                                              <a:gd name="adj1" fmla="val 33265"/>
                                              <a:gd name="adj2" fmla="val 32850"/>
                                              <a:gd name="adj3" fmla="val 15903"/>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1830A42" w14:textId="77777777" w:rsidR="00722080" w:rsidRDefault="00722080" w:rsidP="007220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3344404" name="Arrow: Left-Right-Up 2"/>
                                        <wps:cNvSpPr/>
                                        <wps:spPr>
                                          <a:xfrm flipV="1">
                                            <a:off x="2060252" y="2477024"/>
                                            <a:ext cx="1216025" cy="672520"/>
                                          </a:xfrm>
                                          <a:prstGeom prst="leftRightUpArrow">
                                            <a:avLst>
                                              <a:gd name="adj1" fmla="val 30772"/>
                                              <a:gd name="adj2" fmla="val 35967"/>
                                              <a:gd name="adj3" fmla="val 20960"/>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92E2B72" w14:textId="77777777" w:rsidR="00D974D5" w:rsidRDefault="00D974D5" w:rsidP="007220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5837971" name="Text Box 1"/>
                                        <wps:cNvSpPr txBox="1"/>
                                        <wps:spPr>
                                          <a:xfrm>
                                            <a:off x="2317693" y="4005234"/>
                                            <a:ext cx="782266" cy="423545"/>
                                          </a:xfrm>
                                          <a:prstGeom prst="rect">
                                            <a:avLst/>
                                          </a:prstGeom>
                                          <a:noFill/>
                                          <a:ln w="6350">
                                            <a:noFill/>
                                          </a:ln>
                                        </wps:spPr>
                                        <wps:txbx>
                                          <w:txbxContent>
                                            <w:p w14:paraId="721C3142" w14:textId="34468C9E" w:rsidR="006F3103" w:rsidRPr="00677EAF" w:rsidRDefault="00273070" w:rsidP="001C7D79">
                                              <w:pPr>
                                                <w:jc w:val="center"/>
                                                <w:rPr>
                                                  <w:b/>
                                                  <w:bCs/>
                                                  <w:sz w:val="20"/>
                                                  <w:szCs w:val="20"/>
                                                </w:rPr>
                                              </w:pPr>
                                              <w:r w:rsidRPr="00677EAF">
                                                <w:rPr>
                                                  <w:b/>
                                                  <w:bCs/>
                                                  <w:sz w:val="20"/>
                                                  <w:szCs w:val="20"/>
                                                </w:rPr>
                                                <w:t>CONVERSIE / INOV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1470015714" name="Text Box 1"/>
                                    <wps:cNvSpPr txBox="1"/>
                                    <wps:spPr>
                                      <a:xfrm>
                                        <a:off x="2104628" y="1981975"/>
                                        <a:ext cx="1181686" cy="189914"/>
                                      </a:xfrm>
                                      <a:prstGeom prst="rect">
                                        <a:avLst/>
                                      </a:prstGeom>
                                      <a:noFill/>
                                      <a:ln w="6350">
                                        <a:noFill/>
                                      </a:ln>
                                    </wps:spPr>
                                    <wps:txbx>
                                      <w:txbxContent>
                                        <w:p w14:paraId="7E145B00" w14:textId="77777777" w:rsidR="00B5553C" w:rsidRPr="00D974D5" w:rsidRDefault="00B5553C" w:rsidP="00B5553C">
                                          <w:pPr>
                                            <w:jc w:val="center"/>
                                            <w:rPr>
                                              <w:b/>
                                              <w:bCs/>
                                              <w:color w:val="FFFFFF" w:themeColor="background1"/>
                                              <w:sz w:val="20"/>
                                              <w:szCs w:val="20"/>
                                              <w:lang w:val="en-US"/>
                                            </w:rPr>
                                          </w:pPr>
                                          <w:r w:rsidRPr="00D974D5">
                                            <w:rPr>
                                              <w:b/>
                                              <w:bCs/>
                                              <w:color w:val="FFFFFF" w:themeColor="background1"/>
                                              <w:sz w:val="20"/>
                                              <w:szCs w:val="20"/>
                                              <w:lang w:val="en-US"/>
                                            </w:rPr>
                                            <w:t>MANAGER/ CEO</w:t>
                                          </w:r>
                                        </w:p>
                                        <w:p w14:paraId="6DF4127F" w14:textId="77777777" w:rsidR="00B5553C" w:rsidRPr="00D974D5" w:rsidRDefault="00B5553C" w:rsidP="00B5553C">
                                          <w:pPr>
                                            <w:jc w:val="center"/>
                                            <w:rPr>
                                              <w:b/>
                                              <w:bCs/>
                                              <w:color w:val="FFFFFF" w:themeColor="background1"/>
                                            </w:rPr>
                                          </w:pPr>
                                        </w:p>
                                        <w:p w14:paraId="477689F2" w14:textId="77777777" w:rsidR="00B5553C" w:rsidRPr="00D974D5" w:rsidRDefault="00B5553C" w:rsidP="00B5553C">
                                          <w:pPr>
                                            <w:jc w:val="center"/>
                                            <w:rPr>
                                              <w:b/>
                                              <w:bCs/>
                                              <w:color w:val="FFFFFF" w:themeColor="background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745182372" name="Text Box 1"/>
                                  <wps:cNvSpPr txBox="1"/>
                                  <wps:spPr>
                                    <a:xfrm>
                                      <a:off x="2070046" y="2642991"/>
                                      <a:ext cx="1181100" cy="189865"/>
                                    </a:xfrm>
                                    <a:prstGeom prst="rect">
                                      <a:avLst/>
                                    </a:prstGeom>
                                    <a:noFill/>
                                    <a:ln w="6350">
                                      <a:noFill/>
                                    </a:ln>
                                  </wps:spPr>
                                  <wps:txbx>
                                    <w:txbxContent>
                                      <w:p w14:paraId="53768FF8" w14:textId="77777777" w:rsidR="00B5553C" w:rsidRPr="00D974D5" w:rsidRDefault="00B5553C" w:rsidP="00D974D5">
                                        <w:pPr>
                                          <w:jc w:val="center"/>
                                          <w:rPr>
                                            <w:b/>
                                            <w:bCs/>
                                            <w:color w:val="FFFFFF" w:themeColor="background1"/>
                                            <w:sz w:val="20"/>
                                            <w:szCs w:val="20"/>
                                            <w:lang w:val="en-US"/>
                                          </w:rPr>
                                        </w:pPr>
                                        <w:r w:rsidRPr="00D974D5">
                                          <w:rPr>
                                            <w:b/>
                                            <w:bCs/>
                                            <w:color w:val="FFFFFF" w:themeColor="background1"/>
                                            <w:sz w:val="20"/>
                                            <w:szCs w:val="20"/>
                                            <w:lang w:val="en-US"/>
                                          </w:rPr>
                                          <w:t>ANGAJAT</w:t>
                                        </w:r>
                                      </w:p>
                                      <w:p w14:paraId="067E0014" w14:textId="77777777" w:rsidR="00B5553C" w:rsidRPr="00D974D5" w:rsidRDefault="00B5553C" w:rsidP="001031FF">
                                        <w:pPr>
                                          <w:jc w:val="center"/>
                                          <w:rPr>
                                            <w:b/>
                                            <w:bCs/>
                                            <w:color w:val="FFFFFF" w:themeColor="background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1894091837" name="Text Box 6"/>
                              <wps:cNvSpPr txBox="1"/>
                              <wps:spPr>
                                <a:xfrm>
                                  <a:off x="807877" y="1778665"/>
                                  <a:ext cx="871011" cy="365760"/>
                                </a:xfrm>
                                <a:prstGeom prst="rect">
                                  <a:avLst/>
                                </a:prstGeom>
                                <a:noFill/>
                                <a:ln w="6350">
                                  <a:noFill/>
                                </a:ln>
                              </wps:spPr>
                              <wps:txbx>
                                <w:txbxContent>
                                  <w:p w14:paraId="05A35C21" w14:textId="4DAB397B" w:rsidR="00A36C21" w:rsidRPr="001B28B3" w:rsidRDefault="00A36C21" w:rsidP="00B86E00">
                                    <w:pPr>
                                      <w:jc w:val="center"/>
                                      <w:rPr>
                                        <w:sz w:val="20"/>
                                        <w:szCs w:val="20"/>
                                      </w:rPr>
                                    </w:pPr>
                                    <w:r>
                                      <w:rPr>
                                        <w:sz w:val="20"/>
                                        <w:szCs w:val="20"/>
                                      </w:rPr>
                                      <w:t xml:space="preserve">Colaborare / </w:t>
                                    </w:r>
                                    <w:r>
                                      <w:rPr>
                                        <w:sz w:val="20"/>
                                        <w:szCs w:val="20"/>
                                      </w:rPr>
                                      <w:br/>
                                      <w:t>Joint</w:t>
                                    </w:r>
                                    <w:r w:rsidR="004D20BA">
                                      <w:rPr>
                                        <w:sz w:val="20"/>
                                        <w:szCs w:val="20"/>
                                      </w:rPr>
                                      <w:t>-</w:t>
                                    </w:r>
                                    <w:r>
                                      <w:rPr>
                                        <w:sz w:val="20"/>
                                        <w:szCs w:val="20"/>
                                      </w:rPr>
                                      <w:t>Ven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01338274" name="Text Box 6"/>
                              <wps:cNvSpPr txBox="1"/>
                              <wps:spPr>
                                <a:xfrm>
                                  <a:off x="3676118" y="1359004"/>
                                  <a:ext cx="783390" cy="460263"/>
                                </a:xfrm>
                                <a:prstGeom prst="rect">
                                  <a:avLst/>
                                </a:prstGeom>
                                <a:noFill/>
                                <a:ln w="6350">
                                  <a:noFill/>
                                </a:ln>
                              </wps:spPr>
                              <wps:txbx>
                                <w:txbxContent>
                                  <w:p w14:paraId="6D5F895E" w14:textId="0BFDD2E8" w:rsidR="00A36C21" w:rsidRDefault="00957768" w:rsidP="00B86E00">
                                    <w:pPr>
                                      <w:jc w:val="center"/>
                                      <w:rPr>
                                        <w:sz w:val="20"/>
                                        <w:szCs w:val="20"/>
                                      </w:rPr>
                                    </w:pPr>
                                    <w:r>
                                      <w:rPr>
                                        <w:sz w:val="20"/>
                                        <w:szCs w:val="20"/>
                                      </w:rPr>
                                      <w:t xml:space="preserve">Analiză date/ </w:t>
                                    </w:r>
                                  </w:p>
                                  <w:p w14:paraId="064B9FC9" w14:textId="666E019C" w:rsidR="00957768" w:rsidRPr="001B28B3" w:rsidRDefault="00957768" w:rsidP="00B86E00">
                                    <w:pPr>
                                      <w:jc w:val="center"/>
                                      <w:rPr>
                                        <w:sz w:val="20"/>
                                        <w:szCs w:val="20"/>
                                      </w:rPr>
                                    </w:pPr>
                                    <w:r>
                                      <w:rPr>
                                        <w:sz w:val="20"/>
                                        <w:szCs w:val="20"/>
                                      </w:rPr>
                                      <w:t xml:space="preserve">Monitorizare </w:t>
                                    </w:r>
                                    <w:r w:rsidR="00A10213">
                                      <w:rPr>
                                        <w:sz w:val="20"/>
                                        <w:szCs w:val="20"/>
                                      </w:rPr>
                                      <w:t>prog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8364360" name="Text Box 6"/>
                              <wps:cNvSpPr txBox="1"/>
                              <wps:spPr>
                                <a:xfrm>
                                  <a:off x="3476131" y="1846241"/>
                                  <a:ext cx="508400" cy="308051"/>
                                </a:xfrm>
                                <a:prstGeom prst="rect">
                                  <a:avLst/>
                                </a:prstGeom>
                                <a:noFill/>
                                <a:ln w="6350">
                                  <a:noFill/>
                                </a:ln>
                              </wps:spPr>
                              <wps:txbx>
                                <w:txbxContent>
                                  <w:p w14:paraId="2049CF93" w14:textId="3F655538" w:rsidR="00A36C21" w:rsidRPr="001B28B3" w:rsidRDefault="00A36C21" w:rsidP="00B86E00">
                                    <w:pPr>
                                      <w:jc w:val="center"/>
                                      <w:rPr>
                                        <w:sz w:val="20"/>
                                        <w:szCs w:val="20"/>
                                      </w:rPr>
                                    </w:pPr>
                                    <w:r>
                                      <w:rPr>
                                        <w:sz w:val="20"/>
                                        <w:szCs w:val="20"/>
                                      </w:rPr>
                                      <w:t>Training Inte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81809113" name="Text Box 6"/>
                              <wps:cNvSpPr txBox="1"/>
                              <wps:spPr>
                                <a:xfrm>
                                  <a:off x="4004747" y="1971921"/>
                                  <a:ext cx="733560" cy="345909"/>
                                </a:xfrm>
                                <a:prstGeom prst="rect">
                                  <a:avLst/>
                                </a:prstGeom>
                                <a:noFill/>
                                <a:ln w="6350">
                                  <a:noFill/>
                                </a:ln>
                              </wps:spPr>
                              <wps:txbx>
                                <w:txbxContent>
                                  <w:p w14:paraId="7D06088E" w14:textId="45FE035C" w:rsidR="00A36C21" w:rsidRPr="001B28B3" w:rsidRDefault="00A36C21" w:rsidP="00B86E00">
                                    <w:pPr>
                                      <w:jc w:val="center"/>
                                      <w:rPr>
                                        <w:sz w:val="20"/>
                                        <w:szCs w:val="20"/>
                                      </w:rPr>
                                    </w:pPr>
                                    <w:r>
                                      <w:rPr>
                                        <w:sz w:val="20"/>
                                        <w:szCs w:val="20"/>
                                      </w:rPr>
                                      <w:t>Dezvoltare de noi prod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35072396" name="Text Box 6"/>
                              <wps:cNvSpPr txBox="1"/>
                              <wps:spPr>
                                <a:xfrm>
                                  <a:off x="853149" y="3113641"/>
                                  <a:ext cx="950159" cy="202355"/>
                                </a:xfrm>
                                <a:prstGeom prst="rect">
                                  <a:avLst/>
                                </a:prstGeom>
                                <a:noFill/>
                                <a:ln w="6350">
                                  <a:noFill/>
                                </a:ln>
                              </wps:spPr>
                              <wps:txbx>
                                <w:txbxContent>
                                  <w:p w14:paraId="1887EFC3" w14:textId="14549115" w:rsidR="00050CE8" w:rsidRPr="001B28B3" w:rsidRDefault="00050CE8" w:rsidP="00B86E00">
                                    <w:pPr>
                                      <w:jc w:val="center"/>
                                      <w:rPr>
                                        <w:sz w:val="20"/>
                                        <w:szCs w:val="20"/>
                                      </w:rPr>
                                    </w:pPr>
                                    <w:r>
                                      <w:rPr>
                                        <w:sz w:val="20"/>
                                        <w:szCs w:val="20"/>
                                      </w:rPr>
                                      <w:t>Diferenție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0479036" name="Text Box 6"/>
                              <wps:cNvSpPr txBox="1"/>
                              <wps:spPr>
                                <a:xfrm>
                                  <a:off x="3559347" y="3134624"/>
                                  <a:ext cx="950159" cy="202355"/>
                                </a:xfrm>
                                <a:prstGeom prst="rect">
                                  <a:avLst/>
                                </a:prstGeom>
                                <a:noFill/>
                                <a:ln w="6350">
                                  <a:noFill/>
                                </a:ln>
                              </wps:spPr>
                              <wps:txbx>
                                <w:txbxContent>
                                  <w:p w14:paraId="085D0578" w14:textId="5A9F9264" w:rsidR="00050CE8" w:rsidRPr="001B28B3" w:rsidRDefault="00050CE8" w:rsidP="00B86E00">
                                    <w:pPr>
                                      <w:jc w:val="center"/>
                                      <w:rPr>
                                        <w:sz w:val="20"/>
                                        <w:szCs w:val="20"/>
                                      </w:rPr>
                                    </w:pPr>
                                    <w:r>
                                      <w:rPr>
                                        <w:sz w:val="20"/>
                                        <w:szCs w:val="20"/>
                                      </w:rPr>
                                      <w:t>Diversific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42814972" name="Text Box 6"/>
                              <wps:cNvSpPr txBox="1"/>
                              <wps:spPr>
                                <a:xfrm>
                                  <a:off x="3461875" y="2747828"/>
                                  <a:ext cx="1254010" cy="373053"/>
                                </a:xfrm>
                                <a:prstGeom prst="rect">
                                  <a:avLst/>
                                </a:prstGeom>
                                <a:noFill/>
                                <a:ln w="6350">
                                  <a:noFill/>
                                </a:ln>
                              </wps:spPr>
                              <wps:txbx>
                                <w:txbxContent>
                                  <w:p w14:paraId="36BFE2CA" w14:textId="125567AA" w:rsidR="00050CE8" w:rsidRPr="001B28B3" w:rsidRDefault="00050CE8" w:rsidP="00B86E00">
                                    <w:pPr>
                                      <w:jc w:val="center"/>
                                      <w:rPr>
                                        <w:sz w:val="20"/>
                                        <w:szCs w:val="20"/>
                                      </w:rPr>
                                    </w:pPr>
                                    <w:r>
                                      <w:rPr>
                                        <w:sz w:val="20"/>
                                        <w:szCs w:val="20"/>
                                      </w:rPr>
                                      <w:t>Optimizarea continuă a proceselor de afacer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76950460" name="Text Box 6"/>
                              <wps:cNvSpPr txBox="1"/>
                              <wps:spPr>
                                <a:xfrm>
                                  <a:off x="3286190" y="2294392"/>
                                  <a:ext cx="752753" cy="348600"/>
                                </a:xfrm>
                                <a:prstGeom prst="rect">
                                  <a:avLst/>
                                </a:prstGeom>
                                <a:noFill/>
                                <a:ln w="6350">
                                  <a:noFill/>
                                </a:ln>
                              </wps:spPr>
                              <wps:txbx>
                                <w:txbxContent>
                                  <w:p w14:paraId="6BDF980E" w14:textId="45F9FF42" w:rsidR="00050CE8" w:rsidRPr="001B28B3" w:rsidRDefault="00B45C47" w:rsidP="00B86E00">
                                    <w:pPr>
                                      <w:jc w:val="center"/>
                                      <w:rPr>
                                        <w:sz w:val="20"/>
                                        <w:szCs w:val="20"/>
                                      </w:rPr>
                                    </w:pPr>
                                    <w:r>
                                      <w:rPr>
                                        <w:sz w:val="20"/>
                                        <w:szCs w:val="20"/>
                                      </w:rPr>
                                      <w:t>Construire de noi echip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90179073" name="Text Box 6"/>
                              <wps:cNvSpPr txBox="1"/>
                              <wps:spPr>
                                <a:xfrm>
                                  <a:off x="4096850" y="2336643"/>
                                  <a:ext cx="746136" cy="332757"/>
                                </a:xfrm>
                                <a:prstGeom prst="rect">
                                  <a:avLst/>
                                </a:prstGeom>
                                <a:noFill/>
                                <a:ln w="6350">
                                  <a:noFill/>
                                </a:ln>
                              </wps:spPr>
                              <wps:txbx>
                                <w:txbxContent>
                                  <w:p w14:paraId="4E8ABDFF" w14:textId="77777777" w:rsidR="00B45C47" w:rsidRPr="001B28B3" w:rsidRDefault="00B45C47" w:rsidP="00B86E00">
                                    <w:pPr>
                                      <w:jc w:val="center"/>
                                      <w:rPr>
                                        <w:sz w:val="20"/>
                                        <w:szCs w:val="20"/>
                                      </w:rPr>
                                    </w:pPr>
                                    <w:r>
                                      <w:rPr>
                                        <w:sz w:val="20"/>
                                        <w:szCs w:val="20"/>
                                      </w:rPr>
                                      <w:t>Testare/ Simul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7868411" name="Text Box 6"/>
                              <wps:cNvSpPr txBox="1"/>
                              <wps:spPr>
                                <a:xfrm>
                                  <a:off x="864405" y="3448214"/>
                                  <a:ext cx="950159" cy="582926"/>
                                </a:xfrm>
                                <a:prstGeom prst="rect">
                                  <a:avLst/>
                                </a:prstGeom>
                                <a:noFill/>
                                <a:ln w="6350">
                                  <a:noFill/>
                                </a:ln>
                              </wps:spPr>
                              <wps:txbx>
                                <w:txbxContent>
                                  <w:p w14:paraId="31BB5163" w14:textId="56841D77" w:rsidR="00335D30" w:rsidRPr="001B28B3" w:rsidRDefault="001132E1" w:rsidP="00B86E00">
                                    <w:pPr>
                                      <w:jc w:val="center"/>
                                      <w:rPr>
                                        <w:sz w:val="20"/>
                                        <w:szCs w:val="20"/>
                                      </w:rPr>
                                    </w:pPr>
                                    <w:r w:rsidRPr="00AC7441">
                                      <w:rPr>
                                        <w:b/>
                                        <w:bCs/>
                                        <w:sz w:val="20"/>
                                        <w:szCs w:val="20"/>
                                      </w:rPr>
                                      <w:t>EXPLORAREA</w:t>
                                    </w:r>
                                    <w:r w:rsidR="00AC7441">
                                      <w:rPr>
                                        <w:sz w:val="20"/>
                                        <w:szCs w:val="20"/>
                                      </w:rPr>
                                      <w:t xml:space="preserve"> </w:t>
                                    </w:r>
                                    <w:r>
                                      <w:rPr>
                                        <w:sz w:val="20"/>
                                        <w:szCs w:val="20"/>
                                      </w:rPr>
                                      <w:t xml:space="preserve">/ </w:t>
                                    </w:r>
                                    <w:r w:rsidR="00335D30">
                                      <w:rPr>
                                        <w:sz w:val="20"/>
                                        <w:szCs w:val="20"/>
                                      </w:rPr>
                                      <w:t>Colectarea Cunoștințelor Explici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45395381" name="Text Box 6"/>
                              <wps:cNvSpPr txBox="1"/>
                              <wps:spPr>
                                <a:xfrm>
                                  <a:off x="3575309" y="3436619"/>
                                  <a:ext cx="1006983" cy="611678"/>
                                </a:xfrm>
                                <a:prstGeom prst="rect">
                                  <a:avLst/>
                                </a:prstGeom>
                                <a:noFill/>
                                <a:ln w="6350">
                                  <a:noFill/>
                                </a:ln>
                              </wps:spPr>
                              <wps:txbx>
                                <w:txbxContent>
                                  <w:p w14:paraId="071A9DAD" w14:textId="76161FD4" w:rsidR="00335D30" w:rsidRPr="001B28B3" w:rsidRDefault="00AC7441" w:rsidP="00B86E00">
                                    <w:pPr>
                                      <w:jc w:val="center"/>
                                      <w:rPr>
                                        <w:sz w:val="20"/>
                                        <w:szCs w:val="20"/>
                                      </w:rPr>
                                    </w:pPr>
                                    <w:r w:rsidRPr="00AC7441">
                                      <w:rPr>
                                        <w:b/>
                                        <w:bCs/>
                                        <w:sz w:val="20"/>
                                        <w:szCs w:val="20"/>
                                      </w:rPr>
                                      <w:t>EXPLOATAREA</w:t>
                                    </w:r>
                                    <w:r w:rsidR="00335D30">
                                      <w:rPr>
                                        <w:sz w:val="20"/>
                                        <w:szCs w:val="20"/>
                                      </w:rPr>
                                      <w:t xml:space="preserve">/ Valorificarea </w:t>
                                    </w:r>
                                    <w:r w:rsidR="00170AC0">
                                      <w:rPr>
                                        <w:sz w:val="20"/>
                                        <w:szCs w:val="20"/>
                                      </w:rPr>
                                      <w:t>C</w:t>
                                    </w:r>
                                    <w:r w:rsidR="00335D30">
                                      <w:rPr>
                                        <w:sz w:val="20"/>
                                        <w:szCs w:val="20"/>
                                      </w:rPr>
                                      <w:t xml:space="preserve">unoștințelor </w:t>
                                    </w:r>
                                    <w:r w:rsidR="00170AC0">
                                      <w:rPr>
                                        <w:sz w:val="20"/>
                                        <w:szCs w:val="20"/>
                                      </w:rPr>
                                      <w:t>T</w:t>
                                    </w:r>
                                    <w:r w:rsidR="00335D30">
                                      <w:rPr>
                                        <w:sz w:val="20"/>
                                        <w:szCs w:val="20"/>
                                      </w:rPr>
                                      <w:t>aci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321100724" name="Arrow: Left-Right 5"/>
                            <wps:cNvSpPr/>
                            <wps:spPr>
                              <a:xfrm rot="16200000">
                                <a:off x="2495941" y="3610758"/>
                                <a:ext cx="312420" cy="148590"/>
                              </a:xfrm>
                              <a:prstGeom prst="leftRightArrow">
                                <a:avLst>
                                  <a:gd name="adj1" fmla="val 30427"/>
                                  <a:gd name="adj2" fmla="val 69572"/>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32022853" name="Text Box 1"/>
                          <wps:cNvSpPr txBox="1"/>
                          <wps:spPr>
                            <a:xfrm>
                              <a:off x="3093261" y="4602264"/>
                              <a:ext cx="2184137" cy="279400"/>
                            </a:xfrm>
                            <a:prstGeom prst="rect">
                              <a:avLst/>
                            </a:prstGeom>
                            <a:solidFill>
                              <a:schemeClr val="lt1"/>
                            </a:solidFill>
                            <a:ln w="6350">
                              <a:solidFill>
                                <a:prstClr val="black"/>
                              </a:solidFill>
                            </a:ln>
                          </wps:spPr>
                          <wps:txbx>
                            <w:txbxContent>
                              <w:p w14:paraId="17E715FA" w14:textId="4F931560" w:rsidR="0099184E" w:rsidRPr="001C2B25" w:rsidRDefault="004D20BA" w:rsidP="001031FF">
                                <w:pPr>
                                  <w:jc w:val="center"/>
                                  <w:rPr>
                                    <w:sz w:val="20"/>
                                    <w:szCs w:val="20"/>
                                  </w:rPr>
                                </w:pPr>
                                <w:r>
                                  <w:rPr>
                                    <w:sz w:val="20"/>
                                    <w:szCs w:val="20"/>
                                  </w:rPr>
                                  <w:t>Ambidexteritatea</w:t>
                                </w:r>
                                <w:r w:rsidR="0099184E">
                                  <w:rPr>
                                    <w:sz w:val="20"/>
                                    <w:szCs w:val="20"/>
                                  </w:rPr>
                                  <w:t xml:space="preserve"> Organizaționala în 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108600372" name="Connector: Curved 15"/>
                        <wps:cNvCnPr>
                          <a:stCxn id="1966662913" idx="1"/>
                          <a:endCxn id="1244795125" idx="1"/>
                        </wps:cNvCnPr>
                        <wps:spPr>
                          <a:xfrm rot="10800000">
                            <a:off x="206986" y="3080227"/>
                            <a:ext cx="924070" cy="968437"/>
                          </a:xfrm>
                          <a:prstGeom prst="curved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56926089" name="Connector: Curved 15"/>
                        <wps:cNvCnPr>
                          <a:stCxn id="1265389912" idx="3"/>
                          <a:endCxn id="671833808" idx="1"/>
                        </wps:cNvCnPr>
                        <wps:spPr>
                          <a:xfrm flipV="1">
                            <a:off x="4376684" y="3262971"/>
                            <a:ext cx="850909" cy="770020"/>
                          </a:xfrm>
                          <a:prstGeom prst="curved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CE83841" id="Group 16" o:spid="_x0000_s1027" style="width:427.55pt;height:411.75pt;mso-position-horizontal-relative:char;mso-position-vertical-relative:line" coordsize="54297,52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">
                <v:group id="Group 14" o:spid="_x0000_s1028" style="position:absolute;width:54297;height:52293" coordsize="54297,5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">
                  <v:shapetype id="_x0000_t202" coordsize="21600,21600" o:spt="202" path="m,l,21600r21600,l21600,xe">
                    <v:stroke joinstyle="miter"/>
                    <v:path gradientshapeok="t" o:connecttype="rect"/>
                  </v:shapetype>
                  <v:shape id="_x0000_s1029" type="#_x0000_t202" style="position:absolute;left:1547;top:3409;width:21841;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" fillcolor="white [3201]" strokeweight=".5pt">
                    <v:textbox inset="0,0,0,0">
                      <w:txbxContent>
                        <w:p w14:paraId="49F006C0" w14:textId="4FB43FD0" w:rsidR="003F67C7" w:rsidRPr="001C2B25" w:rsidRDefault="004D20BA" w:rsidP="001031FF">
                          <w:pPr>
                            <w:jc w:val="center"/>
                            <w:rPr>
                              <w:sz w:val="20"/>
                              <w:szCs w:val="20"/>
                            </w:rPr>
                          </w:pPr>
                          <w:r>
                            <w:rPr>
                              <w:sz w:val="20"/>
                              <w:szCs w:val="20"/>
                            </w:rPr>
                            <w:t>Ambidexteritatea</w:t>
                          </w:r>
                          <w:r w:rsidR="00ED474F">
                            <w:rPr>
                              <w:sz w:val="20"/>
                              <w:szCs w:val="20"/>
                            </w:rPr>
                            <w:t xml:space="preserve"> Organizaționala în LO</w:t>
                          </w:r>
                        </w:p>
                      </w:txbxContent>
                    </v:textbox>
                  </v:shape>
                  <v:group id="Group 13" o:spid="_x0000_s1030" style="position:absolute;width:54297;height:52293"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">
                    <v:group id="Group 12" o:spid="_x0000_s1031"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">
                      <v:shape id="Text Box 6" o:spid="_x0000_s1032" type="#_x0000_t202" style="position:absolute;left:8767;top:14091;width:783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" filled="f" stroked="f" strokeweight=".5pt">
                        <v:textbox inset="0,0,0,0">
                          <w:txbxContent>
                            <w:p w14:paraId="03179B36" w14:textId="6A10FEEC" w:rsidR="00C13301" w:rsidRPr="001B28B3" w:rsidRDefault="00273070" w:rsidP="00B86E00">
                              <w:pPr>
                                <w:jc w:val="center"/>
                                <w:rPr>
                                  <w:sz w:val="20"/>
                                  <w:szCs w:val="20"/>
                                </w:rPr>
                              </w:pPr>
                              <w:r w:rsidRPr="001B28B3">
                                <w:rPr>
                                  <w:sz w:val="20"/>
                                  <w:szCs w:val="20"/>
                                </w:rPr>
                                <w:t>Informare</w:t>
                              </w:r>
                              <w:r w:rsidR="001B28B3" w:rsidRPr="001B28B3">
                                <w:rPr>
                                  <w:sz w:val="20"/>
                                  <w:szCs w:val="20"/>
                                </w:rPr>
                                <w:t>, colectare da</w:t>
                              </w:r>
                              <w:r w:rsidR="00285865">
                                <w:rPr>
                                  <w:sz w:val="20"/>
                                  <w:szCs w:val="20"/>
                                </w:rPr>
                                <w:t>t</w:t>
                              </w:r>
                              <w:r w:rsidR="001B28B3" w:rsidRPr="001B28B3">
                                <w:rPr>
                                  <w:sz w:val="20"/>
                                  <w:szCs w:val="20"/>
                                </w:rPr>
                                <w:t>e</w:t>
                              </w:r>
                            </w:p>
                          </w:txbxContent>
                        </v:textbox>
                      </v:shape>
                      <v:shape id="Text Box 6" o:spid="_x0000_s1033" type="#_x0000_t202" style="position:absolute;left:12273;top:21443;width:770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" filled="f" stroked="f" strokeweight=".5pt">
                        <v:textbox inset="0,0,0,0">
                          <w:txbxContent>
                            <w:p w14:paraId="5333C2B5" w14:textId="0185A1C0" w:rsidR="00BA73C0" w:rsidRPr="001B28B3" w:rsidRDefault="00E57C1B" w:rsidP="00B86E00">
                              <w:pPr>
                                <w:jc w:val="center"/>
                                <w:rPr>
                                  <w:sz w:val="20"/>
                                  <w:szCs w:val="20"/>
                                </w:rPr>
                              </w:pPr>
                              <w:r>
                                <w:rPr>
                                  <w:sz w:val="20"/>
                                  <w:szCs w:val="20"/>
                                </w:rPr>
                                <w:t>Achiziții de firme/ Know-how</w:t>
                              </w:r>
                            </w:p>
                          </w:txbxContent>
                        </v:textbox>
                      </v:shape>
                      <v:shape id="Text Box 6" o:spid="_x0000_s1034" type="#_x0000_t202" style="position:absolute;left:5009;top:21718;width:7583;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" filled="f" stroked="f" strokeweight=".5pt">
                        <v:textbox inset="0,0,0,0">
                          <w:txbxContent>
                            <w:p w14:paraId="3D3C8176" w14:textId="42FDEB33" w:rsidR="00E57C1B" w:rsidRPr="001B28B3" w:rsidRDefault="00E57C1B" w:rsidP="00B86E00">
                              <w:pPr>
                                <w:jc w:val="center"/>
                                <w:rPr>
                                  <w:sz w:val="20"/>
                                  <w:szCs w:val="20"/>
                                </w:rPr>
                              </w:pPr>
                              <w:r>
                                <w:rPr>
                                  <w:sz w:val="20"/>
                                  <w:szCs w:val="20"/>
                                </w:rPr>
                                <w:t>Cercetare avansată</w:t>
                              </w:r>
                            </w:p>
                          </w:txbxContent>
                        </v:textbox>
                      </v:shape>
                      <v:shape id="Text Box 6" o:spid="_x0000_s1035" type="#_x0000_t202" style="position:absolute;left:6216;top:26429;width:7503;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" filled="f" stroked="f" strokeweight=".5pt">
                        <v:textbox inset="0,0,0,0">
                          <w:txbxContent>
                            <w:p w14:paraId="56785B69" w14:textId="574C730F" w:rsidR="00285865" w:rsidRPr="001B28B3" w:rsidRDefault="008E6D64" w:rsidP="00B86E00">
                              <w:pPr>
                                <w:jc w:val="center"/>
                                <w:rPr>
                                  <w:sz w:val="20"/>
                                  <w:szCs w:val="20"/>
                                </w:rPr>
                              </w:pPr>
                              <w:r>
                                <w:rPr>
                                  <w:sz w:val="20"/>
                                  <w:szCs w:val="20"/>
                                </w:rPr>
                                <w:t>Training pt noi tehnologii</w:t>
                              </w:r>
                            </w:p>
                          </w:txbxContent>
                        </v:textbox>
                      </v:shape>
                      <v:shape id="Text Box 6" o:spid="_x0000_s1036" type="#_x0000_t202" style="position:absolute;left:13429;top:26815;width:667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" filled="f" stroked="f" strokeweight=".5pt">
                        <v:textbox inset="0,0,0,0">
                          <w:txbxContent>
                            <w:p w14:paraId="57269593" w14:textId="1A285624" w:rsidR="008E6D64" w:rsidRPr="001B28B3" w:rsidRDefault="008E6D64" w:rsidP="00B86E00">
                              <w:pPr>
                                <w:jc w:val="center"/>
                                <w:rPr>
                                  <w:sz w:val="20"/>
                                  <w:szCs w:val="20"/>
                                </w:rPr>
                              </w:pPr>
                              <w:r>
                                <w:rPr>
                                  <w:sz w:val="20"/>
                                  <w:szCs w:val="20"/>
                                </w:rPr>
                                <w:t>Nou model de afacere</w:t>
                              </w:r>
                            </w:p>
                          </w:txbxContent>
                        </v:textbox>
                      </v:shape>
                      <v:group id="Group 11" o:spid="_x0000_s1037"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">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4" o:spid="_x0000_s1038" type="#_x0000_t104" style="position:absolute;left:19477;top:43092;width:14136;height:2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" adj="17852,20164,8164" fillcolor="#156082 [3204]" strokecolor="#030e13 [484]" strokeweight="1pt"/>
                        <v:shape id="Arrow: Curved Up 4" o:spid="_x0000_s1039" type="#_x0000_t104" style="position:absolute;left:18726;top:38016;width:14135;height:262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" adj="17852,20164,8164" fillcolor="#156082 [3204]" strokecolor="#030e13 [484]" strokeweight="1pt"/>
                        <v:group id="Group 10" o:spid="_x0000_s1040"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">
                          <v:group id="Group 9" o:spid="_x0000_s1041"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">
                            <v:group id="Group 8" o:spid="_x0000_s1042"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">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3" o:spid="_x0000_s1043" type="#_x0000_t94" style="position:absolute;left:3221;top:24957;width:2470;height:189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" adj="10263,7000" fillcolor="#00b050" strokecolor="#030e13 [484]" strokeweight="1pt"/>
                              <v:shape id="Arrow: Notched Right 3" o:spid="_x0000_s1044" type="#_x0000_t94" style="position:absolute;left:48191;top:25689;width:2470;height:1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" adj="10263,7000" fillcolor="#00b0f0" strokecolor="#030e13 [484]" strokeweight="1pt"/>
                              <v:group id="Group 7" o:spid="_x0000_s1045" style="position:absolute;left:-309;top:1503;width:54298;height:52298" coordorigin="-309,1503" coordsize="54299,5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">
                                <v:shape id="_x0000_s1046" type="#_x0000_t202" style="position:absolute;left:21922;top:32057;width:9667;height:3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" fillcolor="white [3201]" strokeweight=".5pt">
                                  <v:textbox inset="0,0,0,0">
                                    <w:txbxContent>
                                      <w:p w14:paraId="7D5E09DC" w14:textId="77777777" w:rsidR="00A927CB" w:rsidRPr="00273070" w:rsidRDefault="00D132CF" w:rsidP="001C7D79">
                                        <w:pPr>
                                          <w:jc w:val="center"/>
                                          <w:rPr>
                                            <w:b/>
                                            <w:bCs/>
                                            <w:lang w:val="en-US"/>
                                          </w:rPr>
                                        </w:pPr>
                                        <w:r w:rsidRPr="00273070">
                                          <w:rPr>
                                            <w:b/>
                                            <w:bCs/>
                                            <w:lang w:val="en-US"/>
                                          </w:rPr>
                                          <w:t>CLIENT</w:t>
                                        </w:r>
                                        <w:r w:rsidR="001C7D79" w:rsidRPr="00273070">
                                          <w:rPr>
                                            <w:b/>
                                            <w:bCs/>
                                            <w:lang w:val="en-US"/>
                                          </w:rPr>
                                          <w:t xml:space="preserve"> / </w:t>
                                        </w:r>
                                      </w:p>
                                      <w:p w14:paraId="27D4C352" w14:textId="324432CF" w:rsidR="00D132CF" w:rsidRPr="00273070" w:rsidRDefault="001C7D79" w:rsidP="001C7D79">
                                        <w:pPr>
                                          <w:jc w:val="center"/>
                                          <w:rPr>
                                            <w:b/>
                                            <w:bCs/>
                                            <w:lang w:val="en-US"/>
                                          </w:rPr>
                                        </w:pPr>
                                        <w:r w:rsidRPr="00273070">
                                          <w:rPr>
                                            <w:b/>
                                            <w:bCs/>
                                            <w:lang w:val="en-US"/>
                                          </w:rPr>
                                          <w:t>PIAȚĂ</w:t>
                                        </w:r>
                                      </w:p>
                                    </w:txbxContent>
                                  </v:textbox>
                                </v:shape>
                                <v:oval id="Oval 2" o:spid="_x0000_s1047" style="position:absolute;left:4713;top:12549;width:16319;height:31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" filled="f" strokecolor="#4ea72e [3209]" strokeweight="3pt">
                                  <v:stroke dashstyle="dash" joinstyle="miter"/>
                                </v:oval>
                                <v:oval id="Oval 2" o:spid="_x0000_s1048" style="position:absolute;left:32511;top:12549;width:16318;height:31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" filled="f" strokecolor="#4e95d9 [1631]" strokeweight="2.25pt">
                                  <v:stroke joinstyle="miter"/>
                                </v:oval>
                                <v:shape id="_x0000_s1049" type="#_x0000_t202" style="position:absolute;left:11002;top:41045;width:1181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" fillcolor="white [3201]" strokeweight=".5pt">
                                  <v:textbox inset="0,0,0,0">
                                    <w:txbxContent>
                                      <w:p w14:paraId="6055E74D" w14:textId="1421FD71" w:rsidR="001C2B25" w:rsidRPr="001C2B25" w:rsidRDefault="00536124" w:rsidP="001031FF">
                                        <w:pPr>
                                          <w:jc w:val="center"/>
                                          <w:rPr>
                                            <w:sz w:val="20"/>
                                            <w:szCs w:val="20"/>
                                          </w:rPr>
                                        </w:pPr>
                                        <w:r>
                                          <w:rPr>
                                            <w:sz w:val="20"/>
                                            <w:szCs w:val="20"/>
                                          </w:rPr>
                                          <w:t xml:space="preserve">C. </w:t>
                                        </w:r>
                                        <w:r w:rsidR="001C2B25">
                                          <w:rPr>
                                            <w:sz w:val="20"/>
                                            <w:szCs w:val="20"/>
                                          </w:rPr>
                                          <w:t>EXPLICIT</w:t>
                                        </w:r>
                                        <w:r>
                                          <w:rPr>
                                            <w:sz w:val="20"/>
                                            <w:szCs w:val="20"/>
                                          </w:rPr>
                                          <w:t>E</w:t>
                                        </w:r>
                                      </w:p>
                                    </w:txbxContent>
                                  </v:textbox>
                                </v:shape>
                                <v:shape id="_x0000_s1050" type="#_x0000_t202" style="position:absolute;left:31641;top:40888;width:1181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" fillcolor="white [3201]" strokeweight=".5pt">
                                  <v:textbox inset="0,0,0,0">
                                    <w:txbxContent>
                                      <w:p w14:paraId="368A5FA8" w14:textId="2CCBBED3" w:rsidR="001C2B25" w:rsidRPr="001C2B25" w:rsidRDefault="00536124" w:rsidP="001031FF">
                                        <w:pPr>
                                          <w:jc w:val="center"/>
                                          <w:rPr>
                                            <w:sz w:val="20"/>
                                            <w:szCs w:val="20"/>
                                          </w:rPr>
                                        </w:pPr>
                                        <w:r>
                                          <w:rPr>
                                            <w:sz w:val="20"/>
                                            <w:szCs w:val="20"/>
                                          </w:rPr>
                                          <w:t xml:space="preserve">C. </w:t>
                                        </w:r>
                                        <w:r w:rsidR="001C2B25">
                                          <w:rPr>
                                            <w:sz w:val="20"/>
                                            <w:szCs w:val="20"/>
                                          </w:rPr>
                                          <w:t>TACIT</w:t>
                                        </w:r>
                                        <w:r>
                                          <w:rPr>
                                            <w:sz w:val="20"/>
                                            <w:szCs w:val="20"/>
                                          </w:rPr>
                                          <w:t>E</w:t>
                                        </w:r>
                                      </w:p>
                                    </w:txbxContent>
                                  </v:textbox>
                                </v:shape>
                                <v:shape id="_x0000_s1051" type="#_x0000_t202" style="position:absolute;left:34761;top:10892;width:1181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" fillcolor="white [3201]" strokecolor="#0070c0" strokeweight="2.25pt">
                                  <v:textbox inset="0,0,0,0">
                                    <w:txbxContent>
                                      <w:p w14:paraId="241EE2BE" w14:textId="17CD16AB" w:rsidR="00642C0A" w:rsidRPr="001C2B25" w:rsidRDefault="00642C0A" w:rsidP="001031FF">
                                        <w:pPr>
                                          <w:jc w:val="center"/>
                                          <w:rPr>
                                            <w:sz w:val="20"/>
                                            <w:szCs w:val="20"/>
                                          </w:rPr>
                                        </w:pPr>
                                        <w:r>
                                          <w:rPr>
                                            <w:sz w:val="20"/>
                                            <w:szCs w:val="20"/>
                                          </w:rPr>
                                          <w:t>EXPLOATARE</w:t>
                                        </w:r>
                                      </w:p>
                                    </w:txbxContent>
                                  </v:textbox>
                                </v:shape>
                                <v:shape id="_x0000_s1052" type="#_x0000_t202" style="position:absolute;left:6689;top:10892;width:1181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" fillcolor="white [3201]" strokecolor="#00b050" strokeweight="1.5pt">
                                  <v:stroke dashstyle="dash"/>
                                  <v:textbox inset="0,0,0,0">
                                    <w:txbxContent>
                                      <w:p w14:paraId="0A7489D7" w14:textId="684E78EC" w:rsidR="00642C0A" w:rsidRPr="001C2B25" w:rsidRDefault="00642C0A" w:rsidP="001031FF">
                                        <w:pPr>
                                          <w:jc w:val="center"/>
                                          <w:rPr>
                                            <w:sz w:val="20"/>
                                            <w:szCs w:val="20"/>
                                          </w:rPr>
                                        </w:pPr>
                                        <w:r>
                                          <w:rPr>
                                            <w:sz w:val="20"/>
                                            <w:szCs w:val="20"/>
                                          </w:rPr>
                                          <w:t>EXPLORARE</w:t>
                                        </w:r>
                                      </w:p>
                                    </w:txbxContent>
                                  </v:textbox>
                                </v:shape>
                                <v:shape id="_x0000_s1053" type="#_x0000_t202" style="position:absolute;left:45361;top:26077;width:13214;height:29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" fillcolor="white [3201]" strokeweight=".5pt">
                                  <v:textbox inset="0,0,0,0">
                                    <w:txbxContent>
                                      <w:p w14:paraId="7E953339" w14:textId="375C77F2" w:rsidR="00616CC5" w:rsidRPr="001C2B25" w:rsidRDefault="00CB17A1" w:rsidP="001031FF">
                                        <w:pPr>
                                          <w:jc w:val="center"/>
                                          <w:rPr>
                                            <w:sz w:val="20"/>
                                            <w:szCs w:val="20"/>
                                          </w:rPr>
                                        </w:pPr>
                                        <w:r>
                                          <w:rPr>
                                            <w:sz w:val="20"/>
                                            <w:szCs w:val="20"/>
                                          </w:rPr>
                                          <w:t xml:space="preserve">Strategii/ Acțiuni </w:t>
                                        </w:r>
                                        <w:r w:rsidR="00616CC5">
                                          <w:rPr>
                                            <w:sz w:val="20"/>
                                            <w:szCs w:val="20"/>
                                          </w:rPr>
                                          <w:t>INTRA-INDUSTRIAL</w:t>
                                        </w:r>
                                        <w:r w:rsidR="0018475F">
                                          <w:rPr>
                                            <w:sz w:val="20"/>
                                            <w:szCs w:val="20"/>
                                          </w:rPr>
                                          <w:t>E</w:t>
                                        </w:r>
                                      </w:p>
                                    </w:txbxContent>
                                  </v:textbox>
                                </v:shape>
                                <v:shape id="_x0000_s1054" type="#_x0000_t202" style="position:absolute;left:-4746;top:24044;width:13011;height:35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" fillcolor="white [3201]" strokeweight=".5pt">
                                  <v:textbox inset="0,0,0,0">
                                    <w:txbxContent>
                                      <w:p w14:paraId="361A2394" w14:textId="230CB54E" w:rsidR="00616CC5" w:rsidRPr="001C2B25" w:rsidRDefault="00CB17A1" w:rsidP="001031FF">
                                        <w:pPr>
                                          <w:jc w:val="center"/>
                                          <w:rPr>
                                            <w:sz w:val="20"/>
                                            <w:szCs w:val="20"/>
                                          </w:rPr>
                                        </w:pPr>
                                        <w:r>
                                          <w:rPr>
                                            <w:sz w:val="20"/>
                                            <w:szCs w:val="20"/>
                                          </w:rPr>
                                          <w:t xml:space="preserve">Strategii/ Acțiuni </w:t>
                                        </w:r>
                                        <w:r w:rsidR="00616CC5">
                                          <w:rPr>
                                            <w:sz w:val="20"/>
                                            <w:szCs w:val="20"/>
                                          </w:rPr>
                                          <w:t>INTER-INDUSTRIAL</w:t>
                                        </w:r>
                                        <w:r>
                                          <w:rPr>
                                            <w:sz w:val="20"/>
                                            <w:szCs w:val="20"/>
                                          </w:rPr>
                                          <w:t>E</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 o:spid="_x0000_s1055" type="#_x0000_t87" style="position:absolute;left:19601;top:19413;width:14478;height:542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" adj="2248,11050" strokecolor="#156082 [3204]" strokeweight=".5pt">
                                  <v:stroke joinstyle="miter"/>
                                </v:shape>
                                <v:shape id="Left Brace 5" o:spid="_x0000_s1056" type="#_x0000_t87" style="position:absolute;left:19674;top:-18233;width:14478;height:5394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" adj="2263,11050" strokecolor="#156082 [3204]" strokeweight=".5pt">
                                  <v:stroke joinstyle="miter"/>
                                </v:shape>
                                <v:shape id="Arrow: Left-Right-Up 2" o:spid="_x0000_s1057" style="position:absolute;left:20859;top:18607;width:12160;height:7263;flip:y;visibility:visible;mso-wrap-style:square;v-text-anchor:middle" coordsize="1216025,7262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" adj="-11796480,,5400" path="m,487707l115503,249119r,117787l487211,366906r,-251403l369425,115503,608013,,846600,115503r-117786,l728814,366906r371708,l1100522,249119r115503,238588l1100522,726295r,-117787l115503,608508r,117787l,487707xe" fillcolor="#156082 [3204]" strokecolor="#030e13 [484]" strokeweight="1pt">
                                  <v:stroke joinstyle="miter"/>
                                  <v:formulas/>
                                  <v:path arrowok="t" o:connecttype="custom" o:connectlocs="0,487707;115503,249119;115503,366906;487211,366906;487211,115503;369425,115503;608013,0;846600,115503;728814,115503;728814,366906;1100522,366906;1100522,249119;1216025,487707;1100522,726295;1100522,608508;115503,608508;115503,726295;0,487707" o:connectangles="0,0,0,0,0,0,0,0,0,0,0,0,0,0,0,0,0,0" textboxrect="0,0,1216025,726295"/>
                                  <v:textbox>
                                    <w:txbxContent>
                                      <w:p w14:paraId="71830A42" w14:textId="77777777" w:rsidR="00722080" w:rsidRDefault="00722080" w:rsidP="00722080">
                                        <w:pPr>
                                          <w:jc w:val="center"/>
                                        </w:pPr>
                                      </w:p>
                                    </w:txbxContent>
                                  </v:textbox>
                                </v:shape>
                                <v:shape id="Arrow: Left-Right-Up 2" o:spid="_x0000_s1058" style="position:absolute;left:20602;top:24770;width:12160;height:6725;flip:y;visibility:visible;mso-wrap-style:square;v-text-anchor:middle" coordsize="1216025,6725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" adj="-11796480,,5400" path="m,430635l94375,188749r,138412l504539,327161r,-232786l366127,94375,608013,,849898,94375r-138412,l711486,327161r410164,l1121650,188749r94375,241886l1121650,672520r,-138411l94375,534109r,138411l,430635xe" fillcolor="#156082 [3204]" strokecolor="#030e13 [484]" strokeweight="1pt">
                                  <v:stroke joinstyle="miter"/>
                                  <v:formulas/>
                                  <v:path arrowok="t" o:connecttype="custom" o:connectlocs="0,430635;94375,188749;94375,327161;504539,327161;504539,94375;366127,94375;608013,0;849898,94375;711486,94375;711486,327161;1121650,327161;1121650,188749;1216025,430635;1121650,672520;1121650,534109;94375,534109;94375,672520;0,430635" o:connectangles="0,0,0,0,0,0,0,0,0,0,0,0,0,0,0,0,0,0" textboxrect="0,0,1216025,672520"/>
                                  <v:textbox>
                                    <w:txbxContent>
                                      <w:p w14:paraId="592E2B72" w14:textId="77777777" w:rsidR="00D974D5" w:rsidRDefault="00D974D5" w:rsidP="00722080">
                                        <w:pPr>
                                          <w:jc w:val="center"/>
                                        </w:pPr>
                                      </w:p>
                                    </w:txbxContent>
                                  </v:textbox>
                                </v:shape>
                                <v:shape id="_x0000_s1059" type="#_x0000_t202" style="position:absolute;left:23176;top:40052;width:7823;height:4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" filled="f" stroked="f" strokeweight=".5pt">
                                  <v:textbox inset="0,0,0,0">
                                    <w:txbxContent>
                                      <w:p w14:paraId="721C3142" w14:textId="34468C9E" w:rsidR="006F3103" w:rsidRPr="00677EAF" w:rsidRDefault="00273070" w:rsidP="001C7D79">
                                        <w:pPr>
                                          <w:jc w:val="center"/>
                                          <w:rPr>
                                            <w:b/>
                                            <w:bCs/>
                                            <w:sz w:val="20"/>
                                            <w:szCs w:val="20"/>
                                          </w:rPr>
                                        </w:pPr>
                                        <w:r w:rsidRPr="00677EAF">
                                          <w:rPr>
                                            <w:b/>
                                            <w:bCs/>
                                            <w:sz w:val="20"/>
                                            <w:szCs w:val="20"/>
                                          </w:rPr>
                                          <w:t>CONVERSIE / INOVARE</w:t>
                                        </w:r>
                                      </w:p>
                                    </w:txbxContent>
                                  </v:textbox>
                                </v:shape>
                              </v:group>
                            </v:group>
                            <v:shape id="_x0000_s1060" type="#_x0000_t202" style="position:absolute;left:21046;top:19819;width:11817;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" filled="f" stroked="f" strokeweight=".5pt">
                              <v:textbox inset="0,0,0,0">
                                <w:txbxContent>
                                  <w:p w14:paraId="7E145B00" w14:textId="77777777" w:rsidR="00B5553C" w:rsidRPr="00D974D5" w:rsidRDefault="00B5553C" w:rsidP="00B5553C">
                                    <w:pPr>
                                      <w:jc w:val="center"/>
                                      <w:rPr>
                                        <w:b/>
                                        <w:bCs/>
                                        <w:color w:val="FFFFFF" w:themeColor="background1"/>
                                        <w:sz w:val="20"/>
                                        <w:szCs w:val="20"/>
                                        <w:lang w:val="en-US"/>
                                      </w:rPr>
                                    </w:pPr>
                                    <w:r w:rsidRPr="00D974D5">
                                      <w:rPr>
                                        <w:b/>
                                        <w:bCs/>
                                        <w:color w:val="FFFFFF" w:themeColor="background1"/>
                                        <w:sz w:val="20"/>
                                        <w:szCs w:val="20"/>
                                        <w:lang w:val="en-US"/>
                                      </w:rPr>
                                      <w:t>MANAGER/ CEO</w:t>
                                    </w:r>
                                  </w:p>
                                  <w:p w14:paraId="6DF4127F" w14:textId="77777777" w:rsidR="00B5553C" w:rsidRPr="00D974D5" w:rsidRDefault="00B5553C" w:rsidP="00B5553C">
                                    <w:pPr>
                                      <w:jc w:val="center"/>
                                      <w:rPr>
                                        <w:b/>
                                        <w:bCs/>
                                        <w:color w:val="FFFFFF" w:themeColor="background1"/>
                                      </w:rPr>
                                    </w:pPr>
                                  </w:p>
                                  <w:p w14:paraId="477689F2" w14:textId="77777777" w:rsidR="00B5553C" w:rsidRPr="00D974D5" w:rsidRDefault="00B5553C" w:rsidP="00B5553C">
                                    <w:pPr>
                                      <w:jc w:val="center"/>
                                      <w:rPr>
                                        <w:b/>
                                        <w:bCs/>
                                        <w:color w:val="FFFFFF" w:themeColor="background1"/>
                                        <w:sz w:val="20"/>
                                        <w:szCs w:val="20"/>
                                      </w:rPr>
                                    </w:pPr>
                                  </w:p>
                                </w:txbxContent>
                              </v:textbox>
                            </v:shape>
                          </v:group>
                          <v:shape id="_x0000_s1061" type="#_x0000_t202" style="position:absolute;left:20700;top:26429;width:1181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" filled="f" stroked="f" strokeweight=".5pt">
                            <v:textbox inset="0,0,0,0">
                              <w:txbxContent>
                                <w:p w14:paraId="53768FF8" w14:textId="77777777" w:rsidR="00B5553C" w:rsidRPr="00D974D5" w:rsidRDefault="00B5553C" w:rsidP="00D974D5">
                                  <w:pPr>
                                    <w:jc w:val="center"/>
                                    <w:rPr>
                                      <w:b/>
                                      <w:bCs/>
                                      <w:color w:val="FFFFFF" w:themeColor="background1"/>
                                      <w:sz w:val="20"/>
                                      <w:szCs w:val="20"/>
                                      <w:lang w:val="en-US"/>
                                    </w:rPr>
                                  </w:pPr>
                                  <w:r w:rsidRPr="00D974D5">
                                    <w:rPr>
                                      <w:b/>
                                      <w:bCs/>
                                      <w:color w:val="FFFFFF" w:themeColor="background1"/>
                                      <w:sz w:val="20"/>
                                      <w:szCs w:val="20"/>
                                      <w:lang w:val="en-US"/>
                                    </w:rPr>
                                    <w:t>ANGAJAT</w:t>
                                  </w:r>
                                </w:p>
                                <w:p w14:paraId="067E0014" w14:textId="77777777" w:rsidR="00B5553C" w:rsidRPr="00D974D5" w:rsidRDefault="00B5553C" w:rsidP="001031FF">
                                  <w:pPr>
                                    <w:jc w:val="center"/>
                                    <w:rPr>
                                      <w:b/>
                                      <w:bCs/>
                                      <w:color w:val="FFFFFF" w:themeColor="background1"/>
                                      <w:sz w:val="20"/>
                                      <w:szCs w:val="20"/>
                                    </w:rPr>
                                  </w:pPr>
                                </w:p>
                              </w:txbxContent>
                            </v:textbox>
                          </v:shape>
                        </v:group>
                      </v:group>
                      <v:shape id="Text Box 6" o:spid="_x0000_s1062" type="#_x0000_t202" style="position:absolute;left:8078;top:17786;width:8710;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" filled="f" stroked="f" strokeweight=".5pt">
                        <v:textbox inset="0,0,0,0">
                          <w:txbxContent>
                            <w:p w14:paraId="05A35C21" w14:textId="4DAB397B" w:rsidR="00A36C21" w:rsidRPr="001B28B3" w:rsidRDefault="00A36C21" w:rsidP="00B86E00">
                              <w:pPr>
                                <w:jc w:val="center"/>
                                <w:rPr>
                                  <w:sz w:val="20"/>
                                  <w:szCs w:val="20"/>
                                </w:rPr>
                              </w:pPr>
                              <w:r>
                                <w:rPr>
                                  <w:sz w:val="20"/>
                                  <w:szCs w:val="20"/>
                                </w:rPr>
                                <w:t xml:space="preserve">Colaborare / </w:t>
                              </w:r>
                              <w:r>
                                <w:rPr>
                                  <w:sz w:val="20"/>
                                  <w:szCs w:val="20"/>
                                </w:rPr>
                                <w:br/>
                                <w:t>Joint</w:t>
                              </w:r>
                              <w:r w:rsidR="004D20BA">
                                <w:rPr>
                                  <w:sz w:val="20"/>
                                  <w:szCs w:val="20"/>
                                </w:rPr>
                                <w:t>-</w:t>
                              </w:r>
                              <w:r>
                                <w:rPr>
                                  <w:sz w:val="20"/>
                                  <w:szCs w:val="20"/>
                                </w:rPr>
                                <w:t>Venture</w:t>
                              </w:r>
                            </w:p>
                          </w:txbxContent>
                        </v:textbox>
                      </v:shape>
                      <v:shape id="Text Box 6" o:spid="_x0000_s1063" type="#_x0000_t202" style="position:absolute;left:36761;top:13590;width:7834;height:4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" filled="f" stroked="f" strokeweight=".5pt">
                        <v:textbox inset="0,0,0,0">
                          <w:txbxContent>
                            <w:p w14:paraId="6D5F895E" w14:textId="0BFDD2E8" w:rsidR="00A36C21" w:rsidRDefault="00957768" w:rsidP="00B86E00">
                              <w:pPr>
                                <w:jc w:val="center"/>
                                <w:rPr>
                                  <w:sz w:val="20"/>
                                  <w:szCs w:val="20"/>
                                </w:rPr>
                              </w:pPr>
                              <w:r>
                                <w:rPr>
                                  <w:sz w:val="20"/>
                                  <w:szCs w:val="20"/>
                                </w:rPr>
                                <w:t xml:space="preserve">Analiză date/ </w:t>
                              </w:r>
                            </w:p>
                            <w:p w14:paraId="064B9FC9" w14:textId="666E019C" w:rsidR="00957768" w:rsidRPr="001B28B3" w:rsidRDefault="00957768" w:rsidP="00B86E00">
                              <w:pPr>
                                <w:jc w:val="center"/>
                                <w:rPr>
                                  <w:sz w:val="20"/>
                                  <w:szCs w:val="20"/>
                                </w:rPr>
                              </w:pPr>
                              <w:r>
                                <w:rPr>
                                  <w:sz w:val="20"/>
                                  <w:szCs w:val="20"/>
                                </w:rPr>
                                <w:t xml:space="preserve">Monitorizare </w:t>
                              </w:r>
                              <w:r w:rsidR="00A10213">
                                <w:rPr>
                                  <w:sz w:val="20"/>
                                  <w:szCs w:val="20"/>
                                </w:rPr>
                                <w:t>progres</w:t>
                              </w:r>
                            </w:p>
                          </w:txbxContent>
                        </v:textbox>
                      </v:shape>
                      <v:shape id="Text Box 6" o:spid="_x0000_s1064" type="#_x0000_t202" style="position:absolute;left:34761;top:18462;width:5084;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" filled="f" stroked="f" strokeweight=".5pt">
                        <v:textbox inset="0,0,0,0">
                          <w:txbxContent>
                            <w:p w14:paraId="2049CF93" w14:textId="3F655538" w:rsidR="00A36C21" w:rsidRPr="001B28B3" w:rsidRDefault="00A36C21" w:rsidP="00B86E00">
                              <w:pPr>
                                <w:jc w:val="center"/>
                                <w:rPr>
                                  <w:sz w:val="20"/>
                                  <w:szCs w:val="20"/>
                                </w:rPr>
                              </w:pPr>
                              <w:r>
                                <w:rPr>
                                  <w:sz w:val="20"/>
                                  <w:szCs w:val="20"/>
                                </w:rPr>
                                <w:t>Training Intern</w:t>
                              </w:r>
                            </w:p>
                          </w:txbxContent>
                        </v:textbox>
                      </v:shape>
                      <v:shape id="Text Box 6" o:spid="_x0000_s1065" type="#_x0000_t202" style="position:absolute;left:40047;top:19719;width:7336;height:3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" filled="f" stroked="f" strokeweight=".5pt">
                        <v:textbox inset="0,0,0,0">
                          <w:txbxContent>
                            <w:p w14:paraId="7D06088E" w14:textId="45FE035C" w:rsidR="00A36C21" w:rsidRPr="001B28B3" w:rsidRDefault="00A36C21" w:rsidP="00B86E00">
                              <w:pPr>
                                <w:jc w:val="center"/>
                                <w:rPr>
                                  <w:sz w:val="20"/>
                                  <w:szCs w:val="20"/>
                                </w:rPr>
                              </w:pPr>
                              <w:r>
                                <w:rPr>
                                  <w:sz w:val="20"/>
                                  <w:szCs w:val="20"/>
                                </w:rPr>
                                <w:t>Dezvoltare de noi produse</w:t>
                              </w:r>
                            </w:p>
                          </w:txbxContent>
                        </v:textbox>
                      </v:shape>
                      <v:shape id="Text Box 6" o:spid="_x0000_s1066" type="#_x0000_t202" style="position:absolute;left:8531;top:31136;width:9502;height:2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" filled="f" stroked="f" strokeweight=".5pt">
                        <v:textbox inset="0,0,0,0">
                          <w:txbxContent>
                            <w:p w14:paraId="1887EFC3" w14:textId="14549115" w:rsidR="00050CE8" w:rsidRPr="001B28B3" w:rsidRDefault="00050CE8" w:rsidP="00B86E00">
                              <w:pPr>
                                <w:jc w:val="center"/>
                                <w:rPr>
                                  <w:sz w:val="20"/>
                                  <w:szCs w:val="20"/>
                                </w:rPr>
                              </w:pPr>
                              <w:r>
                                <w:rPr>
                                  <w:sz w:val="20"/>
                                  <w:szCs w:val="20"/>
                                </w:rPr>
                                <w:t>Diferențiere</w:t>
                              </w:r>
                            </w:p>
                          </w:txbxContent>
                        </v:textbox>
                      </v:shape>
                      <v:shape id="Text Box 6" o:spid="_x0000_s1067" type="#_x0000_t202" style="position:absolute;left:35593;top:31346;width:9502;height:2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" filled="f" stroked="f" strokeweight=".5pt">
                        <v:textbox inset="0,0,0,0">
                          <w:txbxContent>
                            <w:p w14:paraId="085D0578" w14:textId="5A9F9264" w:rsidR="00050CE8" w:rsidRPr="001B28B3" w:rsidRDefault="00050CE8" w:rsidP="00B86E00">
                              <w:pPr>
                                <w:jc w:val="center"/>
                                <w:rPr>
                                  <w:sz w:val="20"/>
                                  <w:szCs w:val="20"/>
                                </w:rPr>
                              </w:pPr>
                              <w:r>
                                <w:rPr>
                                  <w:sz w:val="20"/>
                                  <w:szCs w:val="20"/>
                                </w:rPr>
                                <w:t>Diversificare</w:t>
                              </w:r>
                            </w:p>
                          </w:txbxContent>
                        </v:textbox>
                      </v:shape>
                      <v:shape id="Text Box 6" o:spid="_x0000_s1068" type="#_x0000_t202" style="position:absolute;left:34618;top:27478;width:12540;height:3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" filled="f" stroked="f" strokeweight=".5pt">
                        <v:textbox inset="0,0,0,0">
                          <w:txbxContent>
                            <w:p w14:paraId="36BFE2CA" w14:textId="125567AA" w:rsidR="00050CE8" w:rsidRPr="001B28B3" w:rsidRDefault="00050CE8" w:rsidP="00B86E00">
                              <w:pPr>
                                <w:jc w:val="center"/>
                                <w:rPr>
                                  <w:sz w:val="20"/>
                                  <w:szCs w:val="20"/>
                                </w:rPr>
                              </w:pPr>
                              <w:r>
                                <w:rPr>
                                  <w:sz w:val="20"/>
                                  <w:szCs w:val="20"/>
                                </w:rPr>
                                <w:t>Optimizarea continuă a proceselor de afaceri</w:t>
                              </w:r>
                            </w:p>
                          </w:txbxContent>
                        </v:textbox>
                      </v:shape>
                      <v:shape id="Text Box 6" o:spid="_x0000_s1069" type="#_x0000_t202" style="position:absolute;left:32861;top:22943;width:7528;height:3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" filled="f" stroked="f" strokeweight=".5pt">
                        <v:textbox inset="0,0,0,0">
                          <w:txbxContent>
                            <w:p w14:paraId="6BDF980E" w14:textId="45F9FF42" w:rsidR="00050CE8" w:rsidRPr="001B28B3" w:rsidRDefault="00B45C47" w:rsidP="00B86E00">
                              <w:pPr>
                                <w:jc w:val="center"/>
                                <w:rPr>
                                  <w:sz w:val="20"/>
                                  <w:szCs w:val="20"/>
                                </w:rPr>
                              </w:pPr>
                              <w:r>
                                <w:rPr>
                                  <w:sz w:val="20"/>
                                  <w:szCs w:val="20"/>
                                </w:rPr>
                                <w:t>Construire de noi echipe</w:t>
                              </w:r>
                            </w:p>
                          </w:txbxContent>
                        </v:textbox>
                      </v:shape>
                      <v:shape id="Text Box 6" o:spid="_x0000_s1070" type="#_x0000_t202" style="position:absolute;left:40968;top:23366;width:7461;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" filled="f" stroked="f" strokeweight=".5pt">
                        <v:textbox inset="0,0,0,0">
                          <w:txbxContent>
                            <w:p w14:paraId="4E8ABDFF" w14:textId="77777777" w:rsidR="00B45C47" w:rsidRPr="001B28B3" w:rsidRDefault="00B45C47" w:rsidP="00B86E00">
                              <w:pPr>
                                <w:jc w:val="center"/>
                                <w:rPr>
                                  <w:sz w:val="20"/>
                                  <w:szCs w:val="20"/>
                                </w:rPr>
                              </w:pPr>
                              <w:r>
                                <w:rPr>
                                  <w:sz w:val="20"/>
                                  <w:szCs w:val="20"/>
                                </w:rPr>
                                <w:t>Testare/ Simulare</w:t>
                              </w:r>
                            </w:p>
                          </w:txbxContent>
                        </v:textbox>
                      </v:shape>
                      <v:shape id="Text Box 6" o:spid="_x0000_s1071" type="#_x0000_t202" style="position:absolute;left:8644;top:34482;width:9501;height:5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" filled="f" stroked="f" strokeweight=".5pt">
                        <v:textbox inset="0,0,0,0">
                          <w:txbxContent>
                            <w:p w14:paraId="31BB5163" w14:textId="56841D77" w:rsidR="00335D30" w:rsidRPr="001B28B3" w:rsidRDefault="001132E1" w:rsidP="00B86E00">
                              <w:pPr>
                                <w:jc w:val="center"/>
                                <w:rPr>
                                  <w:sz w:val="20"/>
                                  <w:szCs w:val="20"/>
                                </w:rPr>
                              </w:pPr>
                              <w:r w:rsidRPr="00AC7441">
                                <w:rPr>
                                  <w:b/>
                                  <w:bCs/>
                                  <w:sz w:val="20"/>
                                  <w:szCs w:val="20"/>
                                </w:rPr>
                                <w:t>EXPLORAREA</w:t>
                              </w:r>
                              <w:r w:rsidR="00AC7441">
                                <w:rPr>
                                  <w:sz w:val="20"/>
                                  <w:szCs w:val="20"/>
                                </w:rPr>
                                <w:t xml:space="preserve"> </w:t>
                              </w:r>
                              <w:r>
                                <w:rPr>
                                  <w:sz w:val="20"/>
                                  <w:szCs w:val="20"/>
                                </w:rPr>
                                <w:t xml:space="preserve">/ </w:t>
                              </w:r>
                              <w:r w:rsidR="00335D30">
                                <w:rPr>
                                  <w:sz w:val="20"/>
                                  <w:szCs w:val="20"/>
                                </w:rPr>
                                <w:t>Colectarea Cunoștințelor Explicite</w:t>
                              </w:r>
                            </w:p>
                          </w:txbxContent>
                        </v:textbox>
                      </v:shape>
                      <v:shape id="Text Box 6" o:spid="_x0000_s1072" type="#_x0000_t202" style="position:absolute;left:35753;top:34366;width:10069;height:6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" filled="f" stroked="f" strokeweight=".5pt">
                        <v:textbox inset="0,0,0,0">
                          <w:txbxContent>
                            <w:p w14:paraId="071A9DAD" w14:textId="76161FD4" w:rsidR="00335D30" w:rsidRPr="001B28B3" w:rsidRDefault="00AC7441" w:rsidP="00B86E00">
                              <w:pPr>
                                <w:jc w:val="center"/>
                                <w:rPr>
                                  <w:sz w:val="20"/>
                                  <w:szCs w:val="20"/>
                                </w:rPr>
                              </w:pPr>
                              <w:r w:rsidRPr="00AC7441">
                                <w:rPr>
                                  <w:b/>
                                  <w:bCs/>
                                  <w:sz w:val="20"/>
                                  <w:szCs w:val="20"/>
                                </w:rPr>
                                <w:t>EXPLOATAREA</w:t>
                              </w:r>
                              <w:r w:rsidR="00335D30">
                                <w:rPr>
                                  <w:sz w:val="20"/>
                                  <w:szCs w:val="20"/>
                                </w:rPr>
                                <w:t xml:space="preserve">/ Valorificarea </w:t>
                              </w:r>
                              <w:r w:rsidR="00170AC0">
                                <w:rPr>
                                  <w:sz w:val="20"/>
                                  <w:szCs w:val="20"/>
                                </w:rPr>
                                <w:t>C</w:t>
                              </w:r>
                              <w:r w:rsidR="00335D30">
                                <w:rPr>
                                  <w:sz w:val="20"/>
                                  <w:szCs w:val="20"/>
                                </w:rPr>
                                <w:t xml:space="preserve">unoștințelor </w:t>
                              </w:r>
                              <w:r w:rsidR="00170AC0">
                                <w:rPr>
                                  <w:sz w:val="20"/>
                                  <w:szCs w:val="20"/>
                                </w:rPr>
                                <w:t>T</w:t>
                              </w:r>
                              <w:r w:rsidR="00335D30">
                                <w:rPr>
                                  <w:sz w:val="20"/>
                                  <w:szCs w:val="20"/>
                                </w:rPr>
                                <w:t>acite</w:t>
                              </w:r>
                            </w:p>
                          </w:txbxContent>
                        </v:textbox>
                      </v:shape>
                    </v:group>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5" o:spid="_x0000_s1073" type="#_x0000_t69" style="position:absolute;left:24959;top:36107;width:3124;height:14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" adj="7147,7514" fillcolor="#156082 [3204]" strokecolor="#030e13 [484]" strokeweight="1pt"/>
                  </v:group>
                  <v:shape id="_x0000_s1074" type="#_x0000_t202" style="position:absolute;left:30932;top:46022;width:21841;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" fillcolor="white [3201]" strokeweight=".5pt">
                    <v:textbox inset="0,0,0,0">
                      <w:txbxContent>
                        <w:p w14:paraId="17E715FA" w14:textId="4F931560" w:rsidR="0099184E" w:rsidRPr="001C2B25" w:rsidRDefault="004D20BA" w:rsidP="001031FF">
                          <w:pPr>
                            <w:jc w:val="center"/>
                            <w:rPr>
                              <w:sz w:val="20"/>
                              <w:szCs w:val="20"/>
                            </w:rPr>
                          </w:pPr>
                          <w:r>
                            <w:rPr>
                              <w:sz w:val="20"/>
                              <w:szCs w:val="20"/>
                            </w:rPr>
                            <w:t>Ambidexteritatea</w:t>
                          </w:r>
                          <w:r w:rsidR="0099184E">
                            <w:rPr>
                              <w:sz w:val="20"/>
                              <w:szCs w:val="20"/>
                            </w:rPr>
                            <w:t xml:space="preserve"> Organizaționala în LO</w:t>
                          </w:r>
                        </w:p>
                      </w:txbxContent>
                    </v:textbox>
                  </v:shape>
                </v:group>
                <v:shapetype id="_x0000_t37" coordsize="21600,21600" o:spt="37" o:oned="t" path="m,c10800,,21600,10800,21600,21600e" filled="f">
                  <v:path arrowok="t" fillok="f" o:connecttype="none"/>
                  <o:lock v:ext="edit" shapetype="t"/>
                </v:shapetype>
                <v:shape id="Connector: Curved 15" o:spid="_x0000_s1075" type="#_x0000_t37" style="position:absolute;left:2069;top:30802;width:9241;height:9684;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" strokecolor="#156082 [3204]" strokeweight=".5pt">
                  <v:stroke endarrow="block" joinstyle="miter"/>
                </v:shape>
                <v:shape id="Connector: Curved 15" o:spid="_x0000_s1076" type="#_x0000_t37" style="position:absolute;left:43766;top:32629;width:8509;height:770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" strokecolor="#156082 [3204]" strokeweight=".5pt">
                  <v:stroke endarrow="block" joinstyle="miter"/>
                </v:shape>
                <w10:anchorlock/>
              </v:group>
            </w:pict>
          </mc:Fallback>
        </mc:AlternateContent>
      </w:r>
    </w:p>
    <w:p w14:paraId="4E609BB3" w14:textId="68EB89C6" w:rsidR="0077201D" w:rsidRPr="00F43187" w:rsidRDefault="0077201D" w:rsidP="00057E98"/>
    <w:p w14:paraId="60734245" w14:textId="46DF076C" w:rsidR="0077201D" w:rsidRPr="00F43187" w:rsidRDefault="0077201D" w:rsidP="00057E98"/>
    <w:p w14:paraId="79025DC1" w14:textId="34104E2B" w:rsidR="0077201D" w:rsidRPr="00F43187" w:rsidRDefault="00430AD2" w:rsidP="00430AD2">
      <w:pPr>
        <w:jc w:val="center"/>
        <w:rPr>
          <w:sz w:val="20"/>
          <w:szCs w:val="20"/>
        </w:rPr>
      </w:pPr>
      <w:r w:rsidRPr="00F43187">
        <w:rPr>
          <w:sz w:val="20"/>
          <w:szCs w:val="20"/>
        </w:rPr>
        <w:t>Sursa: Elaborare autor</w:t>
      </w:r>
    </w:p>
    <w:p w14:paraId="54DA4D73" w14:textId="57E5BD54" w:rsidR="0077201D" w:rsidRPr="00F43187" w:rsidRDefault="0077201D" w:rsidP="00057E98"/>
    <w:p w14:paraId="5CA111A0" w14:textId="11770EF1" w:rsidR="0077201D" w:rsidRPr="00F43187" w:rsidRDefault="00F047D3" w:rsidP="003B154C">
      <w:pPr>
        <w:ind w:firstLine="708"/>
        <w:jc w:val="both"/>
      </w:pPr>
      <w:r w:rsidRPr="00F43187">
        <w:t xml:space="preserve">Când </w:t>
      </w:r>
      <w:r w:rsidR="004D59DD" w:rsidRPr="00F43187">
        <w:t xml:space="preserve">strategiile și </w:t>
      </w:r>
      <w:r w:rsidR="00E6136D" w:rsidRPr="00F43187">
        <w:t>acțiunile</w:t>
      </w:r>
      <w:r w:rsidR="004D59DD" w:rsidRPr="00F43187">
        <w:t xml:space="preserve"> de inovare sunt orientate spre </w:t>
      </w:r>
      <w:r w:rsidR="004D59DD" w:rsidRPr="00F43187">
        <w:rPr>
          <w:i/>
          <w:iCs/>
        </w:rPr>
        <w:t>activități intra-industriale</w:t>
      </w:r>
      <w:r w:rsidR="004D59DD" w:rsidRPr="00F43187">
        <w:t xml:space="preserve">, ne asumăm că organizația </w:t>
      </w:r>
      <w:r w:rsidR="003C0705" w:rsidRPr="00F43187">
        <w:t>își aplică cunoștințele tacite deoarece deține o expertiză în acest domeniu iar inovația se bazează pe</w:t>
      </w:r>
      <w:r w:rsidR="00336975" w:rsidRPr="00F43187">
        <w:t xml:space="preserve"> experienț</w:t>
      </w:r>
      <w:r w:rsidR="00E6136D" w:rsidRPr="00F43187">
        <w:t>e anterioare</w:t>
      </w:r>
      <w:r w:rsidR="00DA528D" w:rsidRPr="00F43187">
        <w:t xml:space="preserve"> ale organizației/angajaților</w:t>
      </w:r>
      <w:r w:rsidR="00E6136D" w:rsidRPr="00F43187">
        <w:t xml:space="preserve"> și</w:t>
      </w:r>
      <w:r w:rsidR="003C0705" w:rsidRPr="00F43187">
        <w:t xml:space="preserve"> intensificarea și crearea noilor cunoștințe tacite. În sens </w:t>
      </w:r>
      <w:r w:rsidR="00E6136D" w:rsidRPr="00F43187">
        <w:t>invers</w:t>
      </w:r>
      <w:r w:rsidR="003C0705" w:rsidRPr="00F43187">
        <w:t xml:space="preserve">, </w:t>
      </w:r>
      <w:r w:rsidR="00C06541" w:rsidRPr="00F43187">
        <w:t xml:space="preserve">dacă strategiile și </w:t>
      </w:r>
      <w:r w:rsidR="00AC54C4" w:rsidRPr="00F43187">
        <w:t>acțiunile</w:t>
      </w:r>
      <w:r w:rsidR="00C06541" w:rsidRPr="00F43187">
        <w:t xml:space="preserve"> companiei se orientează spre </w:t>
      </w:r>
      <w:r w:rsidR="00C06541" w:rsidRPr="00F43187">
        <w:rPr>
          <w:i/>
          <w:iCs/>
        </w:rPr>
        <w:t>activități/inovații inter-industriale</w:t>
      </w:r>
      <w:r w:rsidR="00C06541" w:rsidRPr="00F43187">
        <w:t xml:space="preserve">, compania este în </w:t>
      </w:r>
      <w:r w:rsidR="003B154C" w:rsidRPr="00F43187">
        <w:t>proces</w:t>
      </w:r>
      <w:r w:rsidR="00F46C8F" w:rsidRPr="00F43187">
        <w:t xml:space="preserve"> de explorare a </w:t>
      </w:r>
      <w:r w:rsidR="003B154C" w:rsidRPr="00F43187">
        <w:t xml:space="preserve">oportunităților, respectiv dobândirea de noi </w:t>
      </w:r>
      <w:r w:rsidR="00F46C8F" w:rsidRPr="00F43187">
        <w:t>cunoștințelor explicite.</w:t>
      </w:r>
    </w:p>
    <w:p w14:paraId="1DB60849" w14:textId="34CE59D5" w:rsidR="002D16BB" w:rsidRPr="00F43187" w:rsidRDefault="002D16BB" w:rsidP="003B154C">
      <w:pPr>
        <w:ind w:firstLine="708"/>
        <w:jc w:val="both"/>
      </w:pPr>
      <w:r w:rsidRPr="00F43187">
        <w:t>Între cele două mari zone există mai multe verigi de legătură</w:t>
      </w:r>
      <w:r w:rsidR="002A33F2" w:rsidRPr="00F43187">
        <w:t xml:space="preserve"> decât cele subliniate de către noi</w:t>
      </w:r>
      <w:r w:rsidR="002B756D" w:rsidRPr="00F43187">
        <w:t>:</w:t>
      </w:r>
      <w:r w:rsidR="002A33F2" w:rsidRPr="00F43187">
        <w:t xml:space="preserve"> manageri, angajați și procesul de conversie a cunoștințelor explicite </w:t>
      </w:r>
      <w:r w:rsidR="002B756D" w:rsidRPr="00F43187">
        <w:t xml:space="preserve">generate din activitatea de explorare și cele tacite dobândite prin activitatea de exploatare. </w:t>
      </w:r>
      <w:r w:rsidR="00A71130" w:rsidRPr="00F43187">
        <w:t xml:space="preserve">Prin conversia celor două tipuri de cunoștințe, deseori se generează o inovație care ar putea aparține atât de </w:t>
      </w:r>
      <w:r w:rsidR="00DA528D" w:rsidRPr="00F43187">
        <w:t>strategiile</w:t>
      </w:r>
      <w:r w:rsidR="00A71130" w:rsidRPr="00F43187">
        <w:t xml:space="preserve"> inter-industrial</w:t>
      </w:r>
      <w:r w:rsidR="00DA528D" w:rsidRPr="00F43187">
        <w:t>e</w:t>
      </w:r>
      <w:r w:rsidR="00A71130" w:rsidRPr="00F43187">
        <w:t xml:space="preserve"> cât și intra-industrial</w:t>
      </w:r>
      <w:r w:rsidR="00DA528D" w:rsidRPr="00F43187">
        <w:t>e</w:t>
      </w:r>
      <w:r w:rsidR="00A71130" w:rsidRPr="00F43187">
        <w:t xml:space="preserve">. </w:t>
      </w:r>
      <w:r w:rsidR="00DA528D" w:rsidRPr="00F43187">
        <w:t xml:space="preserve">Totodată, în cele două cadrane ilustrare, cel de explorare orientat spre strategii inter-industriale și cel de explorare orientat spre strategii intra-industriale, am menționat câte exemple de acțiuni pe care le întreprinde organizația. De exemplu, pentru a ne lansa noi modele de afaceri născute din strategii inter-industriale, organizația trebuie să investească în cercetare avansată, implicare în colaborări de tip </w:t>
      </w:r>
      <w:r w:rsidR="00DA528D" w:rsidRPr="00F43187">
        <w:rPr>
          <w:i/>
          <w:iCs/>
        </w:rPr>
        <w:t>Joint-Venture</w:t>
      </w:r>
      <w:r w:rsidR="00DA528D" w:rsidRPr="00F43187">
        <w:t xml:space="preserve">, achiziții de firme care dețin un produs inovativ în industriile noi în care dorim să ne lansăm etc. Pe partea cealaltă (cadranul de exploatare), </w:t>
      </w:r>
      <w:r w:rsidR="006D345A" w:rsidRPr="00F43187">
        <w:t xml:space="preserve"> organizația trebuie să asigure partajarea și utilizarea cunoștințelor tacite prin testarea și simulări de procese, training al angajaților și optimizarea continuă a proceselor.</w:t>
      </w:r>
    </w:p>
    <w:p w14:paraId="45ECE71B" w14:textId="68E0E857" w:rsidR="0077201D" w:rsidRPr="00F43187" w:rsidRDefault="00521F04" w:rsidP="007A1FB2">
      <w:pPr>
        <w:jc w:val="both"/>
      </w:pPr>
      <w:r w:rsidRPr="00F43187">
        <w:lastRenderedPageBreak/>
        <w:tab/>
        <w:t xml:space="preserve">Ambidexteritatea organizațională intervine în momentul în care organizația (prin decidenții/ executivii săi), trebuie să fructifice abilitățile și rezultatele de </w:t>
      </w:r>
      <w:r w:rsidRPr="00F43187">
        <w:rPr>
          <w:i/>
          <w:iCs/>
        </w:rPr>
        <w:t>explorare</w:t>
      </w:r>
      <w:r w:rsidRPr="00F43187">
        <w:t xml:space="preserve"> a noilor piețe, inovații</w:t>
      </w:r>
      <w:r w:rsidR="00A3116A" w:rsidRPr="00F43187">
        <w:t>lor tehnologice/ sociale</w:t>
      </w:r>
      <w:r w:rsidRPr="00F43187">
        <w:t xml:space="preserve"> și cunoștințe</w:t>
      </w:r>
      <w:r w:rsidR="00A3116A" w:rsidRPr="00F43187">
        <w:t xml:space="preserve"> explicite/tacite și, abilitățile de </w:t>
      </w:r>
      <w:r w:rsidR="00A3116A" w:rsidRPr="00F43187">
        <w:rPr>
          <w:i/>
          <w:iCs/>
        </w:rPr>
        <w:t>exploatare</w:t>
      </w:r>
      <w:r w:rsidR="00A3116A" w:rsidRPr="00F43187">
        <w:t xml:space="preserve"> a capitalului intelectual, tehnologiilor existente și altor resurse pentru a genera inovații. În aceste condiții putem spune că ne referim la organizații care învață.</w:t>
      </w:r>
    </w:p>
    <w:p w14:paraId="2CDDDB06" w14:textId="0D85682D" w:rsidR="0030143D" w:rsidRPr="00F43187" w:rsidRDefault="0030143D" w:rsidP="0030143D">
      <w:pPr>
        <w:pStyle w:val="Heading1"/>
        <w:rPr>
          <w:sz w:val="28"/>
          <w:szCs w:val="28"/>
        </w:rPr>
      </w:pPr>
      <w:r w:rsidRPr="00F43187">
        <w:rPr>
          <w:sz w:val="28"/>
          <w:szCs w:val="28"/>
        </w:rPr>
        <w:t>Concluzii</w:t>
      </w:r>
    </w:p>
    <w:p w14:paraId="54AEB499" w14:textId="77777777" w:rsidR="00521F04" w:rsidRPr="00F43187" w:rsidRDefault="00521F04" w:rsidP="00521F04">
      <w:pPr>
        <w:ind w:firstLine="708"/>
        <w:jc w:val="both"/>
      </w:pPr>
      <w:r w:rsidRPr="00F43187">
        <w:t>Din cele menționate până acum am realizat că educația/învățarea (în sens general) ne oferă puterea de a alege între mai multe opțiuni de activități strategice în organizații, dar nicidecum nu ne eliberează de sarcina de a învăța și actualiza cunoștințele în mod continuu. Provocările ce survin angajaților sunt asemănătoare celor care survin organizațiilor de afaceri. Angajații trebuie să-și adaptăm bagajul existent de cunoștințe și abilități la noile condiții de activitate și de a dobândi continuu cunoștințe/abilități noi care răspund sarcinilor zilnice. Altfel spus, la fel ca și organizația trebuie să își echilibreze spiritul de explorare și de exploatare pentru a fi performant la locul de muncă.</w:t>
      </w:r>
    </w:p>
    <w:p w14:paraId="1E13C2DE" w14:textId="13EA57F9" w:rsidR="009F2D22" w:rsidRPr="00F43187" w:rsidRDefault="00521F04" w:rsidP="009F2D22">
      <w:pPr>
        <w:ind w:firstLine="360"/>
        <w:jc w:val="both"/>
      </w:pPr>
      <w:r w:rsidRPr="00F43187">
        <w:t>Prin ambidexteritatea organizațională se poate sprijini e</w:t>
      </w:r>
      <w:r w:rsidR="0013185C" w:rsidRPr="00F43187">
        <w:t>ducarea/învățarea angajaților</w:t>
      </w:r>
      <w:r w:rsidRPr="00F43187">
        <w:t xml:space="preserve"> care</w:t>
      </w:r>
      <w:r w:rsidR="0013185C" w:rsidRPr="00F43187">
        <w:t xml:space="preserve"> trebuie să fie continuă și mai ales în anturajul potrivit care să îi îmbogățească setul existent de cunoștințe/competențe implicite, respectiv creșterea performanței</w:t>
      </w:r>
      <w:r w:rsidRPr="00F43187">
        <w:t xml:space="preserve"> angajaților la locul de muncă</w:t>
      </w:r>
      <w:r w:rsidR="0013185C" w:rsidRPr="00F43187">
        <w:t xml:space="preserve">. Atât compania cât și angajatul în sine, trebuie să cunoască contextul și modelele prin care învață cel mai bine, tot ambii sunt responsabili de a-și asigura condițiile necesare în acest sens. </w:t>
      </w:r>
      <w:r w:rsidR="00161E72" w:rsidRPr="00F43187">
        <w:t>Iar a</w:t>
      </w:r>
      <w:r w:rsidR="009F2D22" w:rsidRPr="00F43187">
        <w:t>tingerea ambidexterității este crucială pentru supraviețuirea firmei pe termen lung, permițând organizațiilor să prospere atât în medii stabile, cât și turbulente.</w:t>
      </w:r>
    </w:p>
    <w:p w14:paraId="29EA070F" w14:textId="77777777" w:rsidR="009F2D22" w:rsidRPr="00F43187" w:rsidRDefault="009F2D22" w:rsidP="00057E98"/>
    <w:p w14:paraId="3868C05E" w14:textId="0CF81713" w:rsidR="004E6C2C" w:rsidRPr="00F43187" w:rsidRDefault="009F2D22" w:rsidP="009F2D22">
      <w:pPr>
        <w:pStyle w:val="Heading1"/>
        <w:rPr>
          <w:sz w:val="28"/>
          <w:szCs w:val="28"/>
        </w:rPr>
      </w:pPr>
      <w:r w:rsidRPr="00F43187">
        <w:rPr>
          <w:sz w:val="28"/>
          <w:szCs w:val="28"/>
        </w:rPr>
        <w:t>Bibliografie</w:t>
      </w:r>
    </w:p>
    <w:p w14:paraId="3D095E43" w14:textId="77777777" w:rsidR="00020E17" w:rsidRPr="00F43187" w:rsidRDefault="00020E17" w:rsidP="00057E98"/>
    <w:p w14:paraId="45E324AC" w14:textId="7F3068F3" w:rsidR="00B403F4" w:rsidRPr="00F43187" w:rsidRDefault="00020E17" w:rsidP="00B403F4">
      <w:pPr>
        <w:widowControl w:val="0"/>
        <w:autoSpaceDE w:val="0"/>
        <w:autoSpaceDN w:val="0"/>
        <w:adjustRightInd w:val="0"/>
        <w:ind w:left="480" w:hanging="480"/>
        <w:rPr>
          <w:noProof/>
        </w:rPr>
      </w:pPr>
      <w:r w:rsidRPr="00F43187">
        <w:fldChar w:fldCharType="begin" w:fldLock="1"/>
      </w:r>
      <w:r w:rsidRPr="00F43187">
        <w:instrText xml:space="preserve">ADDIN Mendeley Bibliography CSL_BIBLIOGRAPHY </w:instrText>
      </w:r>
      <w:r w:rsidRPr="00F43187">
        <w:fldChar w:fldCharType="separate"/>
      </w:r>
      <w:r w:rsidR="00B403F4" w:rsidRPr="00F43187">
        <w:rPr>
          <w:noProof/>
        </w:rPr>
        <w:t xml:space="preserve">Collins, Harry. 2010. </w:t>
      </w:r>
      <w:r w:rsidR="00B403F4" w:rsidRPr="00F43187">
        <w:rPr>
          <w:i/>
          <w:iCs/>
          <w:noProof/>
        </w:rPr>
        <w:t>Tacit and Explicit Knowledge</w:t>
      </w:r>
      <w:r w:rsidR="00B403F4" w:rsidRPr="00F43187">
        <w:rPr>
          <w:noProof/>
        </w:rPr>
        <w:t>. The University of Chicago Press Chicago and London.</w:t>
      </w:r>
    </w:p>
    <w:p w14:paraId="3602C4BC"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Cunha, M. P., R. Bednarek, and W. Smith. 2019. “Integrative Ambidexterity: One Paradoxical Mode of Learning Purpose:” </w:t>
      </w:r>
      <w:r w:rsidRPr="00F43187">
        <w:rPr>
          <w:i/>
          <w:iCs/>
          <w:noProof/>
        </w:rPr>
        <w:t>The Learning Organization</w:t>
      </w:r>
      <w:r w:rsidRPr="00F43187">
        <w:rPr>
          <w:noProof/>
        </w:rPr>
        <w:t xml:space="preserve"> 26(4):425–37.</w:t>
      </w:r>
    </w:p>
    <w:p w14:paraId="23422981"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Drucker, Peter F. 2006a. </w:t>
      </w:r>
      <w:r w:rsidRPr="00F43187">
        <w:rPr>
          <w:i/>
          <w:iCs/>
          <w:noProof/>
        </w:rPr>
        <w:t>Landmarks of Tomorrow.</w:t>
      </w:r>
      <w:r w:rsidRPr="00F43187">
        <w:rPr>
          <w:noProof/>
        </w:rPr>
        <w:t xml:space="preserve"> HARPER &amp; BROTHERS, PUBLISHERS, NEW YORK.</w:t>
      </w:r>
    </w:p>
    <w:p w14:paraId="3C3EFF19"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Drucker, Peter F. 2006b. </w:t>
      </w:r>
      <w:r w:rsidRPr="00F43187">
        <w:rPr>
          <w:i/>
          <w:iCs/>
          <w:noProof/>
        </w:rPr>
        <w:t>Managing Changes for 21St the Century</w:t>
      </w:r>
      <w:r w:rsidRPr="00F43187">
        <w:rPr>
          <w:noProof/>
        </w:rPr>
        <w:t>. PerfectBound.</w:t>
      </w:r>
    </w:p>
    <w:p w14:paraId="57CD35A0"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Drucker, Peter F. 2006c. </w:t>
      </w:r>
      <w:r w:rsidRPr="00F43187">
        <w:rPr>
          <w:i/>
          <w:iCs/>
          <w:noProof/>
        </w:rPr>
        <w:t>The Effective Executive</w:t>
      </w:r>
      <w:r w:rsidRPr="00F43187">
        <w:rPr>
          <w:noProof/>
        </w:rPr>
        <w:t>. Collins - An Imprint of Harper CollinsPublishers.</w:t>
      </w:r>
    </w:p>
    <w:p w14:paraId="768F2944"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Drucker, Peter F. 2011. </w:t>
      </w:r>
      <w:r w:rsidRPr="00F43187">
        <w:rPr>
          <w:i/>
          <w:iCs/>
          <w:noProof/>
        </w:rPr>
        <w:t>Post-Capitalist Society</w:t>
      </w:r>
      <w:r w:rsidRPr="00F43187">
        <w:rPr>
          <w:noProof/>
        </w:rPr>
        <w:t>. London and New York: Routleg Taylor and Francis Group.</w:t>
      </w:r>
    </w:p>
    <w:p w14:paraId="6D2F165A"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Duncan, Robert B. 1976. “The Ambidextrous Organization: Designing Dual Structures for Innovation.” </w:t>
      </w:r>
      <w:r w:rsidRPr="00F43187">
        <w:rPr>
          <w:i/>
          <w:iCs/>
          <w:noProof/>
        </w:rPr>
        <w:t>The Management of Organization</w:t>
      </w:r>
      <w:r w:rsidRPr="00F43187">
        <w:rPr>
          <w:noProof/>
        </w:rPr>
        <w:t xml:space="preserve"> 1(1):167–88.</w:t>
      </w:r>
    </w:p>
    <w:p w14:paraId="42797641"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Edmonson, Amy C. 2012. </w:t>
      </w:r>
      <w:r w:rsidRPr="00F43187">
        <w:rPr>
          <w:i/>
          <w:iCs/>
          <w:noProof/>
        </w:rPr>
        <w:t>Teaming- How Organization Learn, Innovate and Compete in the Knowledge Economy</w:t>
      </w:r>
      <w:r w:rsidRPr="00F43187">
        <w:rPr>
          <w:noProof/>
        </w:rPr>
        <w:t>. John Wiley &amp; Sons, Inc.</w:t>
      </w:r>
    </w:p>
    <w:p w14:paraId="48BA6352"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Gerth, H. H., and C. Wright Mills. 1946. </w:t>
      </w:r>
      <w:r w:rsidRPr="00F43187">
        <w:rPr>
          <w:i/>
          <w:iCs/>
          <w:noProof/>
        </w:rPr>
        <w:t>From Max Weber: Essays in Sociology</w:t>
      </w:r>
      <w:r w:rsidRPr="00F43187">
        <w:rPr>
          <w:noProof/>
        </w:rPr>
        <w:t>. Oxford University Press.</w:t>
      </w:r>
    </w:p>
    <w:p w14:paraId="3181141C"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Kafetzopoulos, Dimitrios. 2020. “Organizational Ambidexterity: Antecedents, Performance and Environmental Uncertainty.” </w:t>
      </w:r>
      <w:r w:rsidRPr="00F43187">
        <w:rPr>
          <w:i/>
          <w:iCs/>
          <w:noProof/>
        </w:rPr>
        <w:t>Business Process Management Journal</w:t>
      </w:r>
      <w:r w:rsidRPr="00F43187">
        <w:rPr>
          <w:noProof/>
        </w:rPr>
        <w:t xml:space="preserve"> 27(3). doi: 10.1108/BPMJ-06-2020-0300.</w:t>
      </w:r>
    </w:p>
    <w:p w14:paraId="3FED4F69" w14:textId="77777777" w:rsidR="00B403F4" w:rsidRPr="00F43187" w:rsidRDefault="00B403F4" w:rsidP="00B403F4">
      <w:pPr>
        <w:widowControl w:val="0"/>
        <w:autoSpaceDE w:val="0"/>
        <w:autoSpaceDN w:val="0"/>
        <w:adjustRightInd w:val="0"/>
        <w:ind w:left="480" w:hanging="480"/>
        <w:rPr>
          <w:noProof/>
        </w:rPr>
      </w:pPr>
      <w:r w:rsidRPr="00F43187">
        <w:rPr>
          <w:noProof/>
        </w:rPr>
        <w:t>London Business School. 2014. “Organisational Ambidexterity.” Retrieved November 3, 2024 (https://www.london.edu/think/organisational-ambidexterity).</w:t>
      </w:r>
    </w:p>
    <w:p w14:paraId="0E0C55CD"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Nonaka, Ikujiro, and Georg Von Krogh. 2009. “Perspective—Tacit Knowledge and Knowledge Conversion: Controversy and Advancement in Organizational Knowledge Creation Theory.” </w:t>
      </w:r>
      <w:r w:rsidRPr="00F43187">
        <w:rPr>
          <w:i/>
          <w:iCs/>
          <w:noProof/>
        </w:rPr>
        <w:t>Organization Science</w:t>
      </w:r>
      <w:r w:rsidRPr="00F43187">
        <w:rPr>
          <w:noProof/>
        </w:rPr>
        <w:t xml:space="preserve"> 20(3):635–52.</w:t>
      </w:r>
    </w:p>
    <w:p w14:paraId="0A44471C"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Nonaka, Ikujiro, and Hirotaka Takeuchi. 2019. </w:t>
      </w:r>
      <w:r w:rsidRPr="00F43187">
        <w:rPr>
          <w:i/>
          <w:iCs/>
          <w:noProof/>
        </w:rPr>
        <w:t xml:space="preserve">The Wise Company How Companies Create </w:t>
      </w:r>
      <w:r w:rsidRPr="00F43187">
        <w:rPr>
          <w:i/>
          <w:iCs/>
          <w:noProof/>
        </w:rPr>
        <w:lastRenderedPageBreak/>
        <w:t>Continuous Innovation</w:t>
      </w:r>
      <w:r w:rsidRPr="00F43187">
        <w:rPr>
          <w:noProof/>
        </w:rPr>
        <w:t>. Oxford University Press.</w:t>
      </w:r>
    </w:p>
    <w:p w14:paraId="7868A209"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Seidle, Russell J. 2019. “Sequences of Learning Types for Organizational Ambidexterity.” </w:t>
      </w:r>
      <w:r w:rsidRPr="00F43187">
        <w:rPr>
          <w:i/>
          <w:iCs/>
          <w:noProof/>
        </w:rPr>
        <w:t>The Learning Organization</w:t>
      </w:r>
      <w:r w:rsidRPr="00F43187">
        <w:rPr>
          <w:noProof/>
        </w:rPr>
        <w:t xml:space="preserve"> 26(4):381–96. doi: 10.1108/TLO-06-2018-0111.</w:t>
      </w:r>
    </w:p>
    <w:p w14:paraId="611D1B32"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Senge, Peter M. 2004. </w:t>
      </w:r>
      <w:r w:rsidRPr="00F43187">
        <w:rPr>
          <w:i/>
          <w:iCs/>
          <w:noProof/>
        </w:rPr>
        <w:t>The Fifth Discipline</w:t>
      </w:r>
      <w:r w:rsidRPr="00F43187">
        <w:rPr>
          <w:noProof/>
        </w:rPr>
        <w:t>. (first published 1990).Bantam Doubleday Dell Publishing Group.</w:t>
      </w:r>
    </w:p>
    <w:p w14:paraId="34A9249B"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Toffler, Alvin. 1991. </w:t>
      </w:r>
      <w:r w:rsidRPr="00F43187">
        <w:rPr>
          <w:i/>
          <w:iCs/>
          <w:noProof/>
        </w:rPr>
        <w:t>Powershift: Knowledge, Wealth, And Violence At The Edge Of The 21st Century</w:t>
      </w:r>
      <w:r w:rsidRPr="00F43187">
        <w:rPr>
          <w:noProof/>
        </w:rPr>
        <w:t>. Bantam Books.</w:t>
      </w:r>
    </w:p>
    <w:p w14:paraId="57EE272C"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Weber, Max. 1947. </w:t>
      </w:r>
      <w:r w:rsidRPr="00F43187">
        <w:rPr>
          <w:i/>
          <w:iCs/>
          <w:noProof/>
        </w:rPr>
        <w:t>The Theory of Social and Economic Organization</w:t>
      </w:r>
      <w:r w:rsidRPr="00F43187">
        <w:rPr>
          <w:noProof/>
        </w:rPr>
        <w:t>. Oxford University Press.</w:t>
      </w:r>
    </w:p>
    <w:p w14:paraId="6661AD28"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Weber, Max. 2003. </w:t>
      </w:r>
      <w:r w:rsidRPr="00F43187">
        <w:rPr>
          <w:i/>
          <w:iCs/>
          <w:noProof/>
        </w:rPr>
        <w:t>Etica Protestantă Și Spiritul Capitalismului</w:t>
      </w:r>
      <w:r w:rsidRPr="00F43187">
        <w:rPr>
          <w:noProof/>
        </w:rPr>
        <w:t>. HUMANITAS.</w:t>
      </w:r>
    </w:p>
    <w:p w14:paraId="4C3CC021" w14:textId="77777777" w:rsidR="00B403F4" w:rsidRPr="00F43187" w:rsidRDefault="00B403F4" w:rsidP="00B403F4">
      <w:pPr>
        <w:widowControl w:val="0"/>
        <w:autoSpaceDE w:val="0"/>
        <w:autoSpaceDN w:val="0"/>
        <w:adjustRightInd w:val="0"/>
        <w:ind w:left="480" w:hanging="480"/>
        <w:rPr>
          <w:noProof/>
        </w:rPr>
      </w:pPr>
      <w:r w:rsidRPr="00F43187">
        <w:rPr>
          <w:noProof/>
        </w:rPr>
        <w:t xml:space="preserve">Wu, Hang. 2017. “Exploring the Origin, Definition and Measurement of Organizational Ambidexterity.” </w:t>
      </w:r>
      <w:r w:rsidRPr="00F43187">
        <w:rPr>
          <w:i/>
          <w:iCs/>
          <w:noProof/>
        </w:rPr>
        <w:t>Advances in Economics, Business and Management Research</w:t>
      </w:r>
      <w:r w:rsidRPr="00F43187">
        <w:rPr>
          <w:noProof/>
        </w:rPr>
        <w:t xml:space="preserve"> 21(September). doi: 10.2991/icmesd-17.2017.1.</w:t>
      </w:r>
    </w:p>
    <w:p w14:paraId="4F2BAD55" w14:textId="181CBF0A" w:rsidR="00020E17" w:rsidRPr="00F43187" w:rsidRDefault="00020E17" w:rsidP="00057E98">
      <w:r w:rsidRPr="00F43187">
        <w:fldChar w:fldCharType="end"/>
      </w:r>
    </w:p>
    <w:sectPr w:rsidR="00020E17" w:rsidRPr="00F43187" w:rsidSect="00796423">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B4CC7" w14:textId="77777777" w:rsidR="00796423" w:rsidRDefault="00796423" w:rsidP="00B211C3">
      <w:r>
        <w:separator/>
      </w:r>
    </w:p>
  </w:endnote>
  <w:endnote w:type="continuationSeparator" w:id="0">
    <w:p w14:paraId="4946A844" w14:textId="77777777" w:rsidR="00796423" w:rsidRDefault="00796423" w:rsidP="00B211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9FDED" w14:textId="77777777" w:rsidR="00796423" w:rsidRDefault="00796423" w:rsidP="00B211C3">
      <w:r>
        <w:separator/>
      </w:r>
    </w:p>
  </w:footnote>
  <w:footnote w:type="continuationSeparator" w:id="0">
    <w:p w14:paraId="6AC34354" w14:textId="77777777" w:rsidR="00796423" w:rsidRDefault="00796423" w:rsidP="00B211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932"/>
    <w:multiLevelType w:val="hybridMultilevel"/>
    <w:tmpl w:val="CDE69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E29"/>
    <w:multiLevelType w:val="hybridMultilevel"/>
    <w:tmpl w:val="EBDC1612"/>
    <w:lvl w:ilvl="0" w:tplc="04180001">
      <w:start w:val="1"/>
      <w:numFmt w:val="bullet"/>
      <w:lvlText w:val=""/>
      <w:lvlJc w:val="left"/>
      <w:pPr>
        <w:tabs>
          <w:tab w:val="num" w:pos="720"/>
        </w:tabs>
        <w:ind w:left="720" w:hanging="360"/>
      </w:pPr>
      <w:rPr>
        <w:rFonts w:ascii="Symbol" w:hAnsi="Symbol" w:hint="default"/>
      </w:rPr>
    </w:lvl>
    <w:lvl w:ilvl="1" w:tplc="04180003" w:tentative="1">
      <w:start w:val="1"/>
      <w:numFmt w:val="bullet"/>
      <w:lvlText w:val="o"/>
      <w:lvlJc w:val="left"/>
      <w:pPr>
        <w:tabs>
          <w:tab w:val="num" w:pos="1440"/>
        </w:tabs>
        <w:ind w:left="1440" w:hanging="360"/>
      </w:pPr>
      <w:rPr>
        <w:rFonts w:ascii="Courier New" w:hAnsi="Courier New" w:cs="Courier New" w:hint="default"/>
      </w:rPr>
    </w:lvl>
    <w:lvl w:ilvl="2" w:tplc="04180005" w:tentative="1">
      <w:start w:val="1"/>
      <w:numFmt w:val="bullet"/>
      <w:lvlText w:val=""/>
      <w:lvlJc w:val="left"/>
      <w:pPr>
        <w:tabs>
          <w:tab w:val="num" w:pos="2160"/>
        </w:tabs>
        <w:ind w:left="2160" w:hanging="360"/>
      </w:pPr>
      <w:rPr>
        <w:rFonts w:ascii="Wingdings" w:hAnsi="Wingdings" w:hint="default"/>
      </w:rPr>
    </w:lvl>
    <w:lvl w:ilvl="3" w:tplc="04180001" w:tentative="1">
      <w:start w:val="1"/>
      <w:numFmt w:val="bullet"/>
      <w:lvlText w:val=""/>
      <w:lvlJc w:val="left"/>
      <w:pPr>
        <w:tabs>
          <w:tab w:val="num" w:pos="2880"/>
        </w:tabs>
        <w:ind w:left="2880" w:hanging="360"/>
      </w:pPr>
      <w:rPr>
        <w:rFonts w:ascii="Symbol" w:hAnsi="Symbol" w:hint="default"/>
      </w:rPr>
    </w:lvl>
    <w:lvl w:ilvl="4" w:tplc="04180003" w:tentative="1">
      <w:start w:val="1"/>
      <w:numFmt w:val="bullet"/>
      <w:lvlText w:val="o"/>
      <w:lvlJc w:val="left"/>
      <w:pPr>
        <w:tabs>
          <w:tab w:val="num" w:pos="3600"/>
        </w:tabs>
        <w:ind w:left="3600" w:hanging="360"/>
      </w:pPr>
      <w:rPr>
        <w:rFonts w:ascii="Courier New" w:hAnsi="Courier New" w:cs="Courier New" w:hint="default"/>
      </w:rPr>
    </w:lvl>
    <w:lvl w:ilvl="5" w:tplc="04180005" w:tentative="1">
      <w:start w:val="1"/>
      <w:numFmt w:val="bullet"/>
      <w:lvlText w:val=""/>
      <w:lvlJc w:val="left"/>
      <w:pPr>
        <w:tabs>
          <w:tab w:val="num" w:pos="4320"/>
        </w:tabs>
        <w:ind w:left="4320" w:hanging="360"/>
      </w:pPr>
      <w:rPr>
        <w:rFonts w:ascii="Wingdings" w:hAnsi="Wingdings" w:hint="default"/>
      </w:rPr>
    </w:lvl>
    <w:lvl w:ilvl="6" w:tplc="04180001" w:tentative="1">
      <w:start w:val="1"/>
      <w:numFmt w:val="bullet"/>
      <w:lvlText w:val=""/>
      <w:lvlJc w:val="left"/>
      <w:pPr>
        <w:tabs>
          <w:tab w:val="num" w:pos="5040"/>
        </w:tabs>
        <w:ind w:left="5040" w:hanging="360"/>
      </w:pPr>
      <w:rPr>
        <w:rFonts w:ascii="Symbol" w:hAnsi="Symbol" w:hint="default"/>
      </w:rPr>
    </w:lvl>
    <w:lvl w:ilvl="7" w:tplc="04180003" w:tentative="1">
      <w:start w:val="1"/>
      <w:numFmt w:val="bullet"/>
      <w:lvlText w:val="o"/>
      <w:lvlJc w:val="left"/>
      <w:pPr>
        <w:tabs>
          <w:tab w:val="num" w:pos="5760"/>
        </w:tabs>
        <w:ind w:left="5760" w:hanging="360"/>
      </w:pPr>
      <w:rPr>
        <w:rFonts w:ascii="Courier New" w:hAnsi="Courier New" w:cs="Courier New" w:hint="default"/>
      </w:rPr>
    </w:lvl>
    <w:lvl w:ilvl="8" w:tplc="0418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4718EC"/>
    <w:multiLevelType w:val="hybridMultilevel"/>
    <w:tmpl w:val="9B4AD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E50917"/>
    <w:multiLevelType w:val="hybridMultilevel"/>
    <w:tmpl w:val="ABF09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D02ED"/>
    <w:multiLevelType w:val="multilevel"/>
    <w:tmpl w:val="BA2E2C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0C327B"/>
    <w:multiLevelType w:val="hybridMultilevel"/>
    <w:tmpl w:val="95BA8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E07C98"/>
    <w:multiLevelType w:val="hybridMultilevel"/>
    <w:tmpl w:val="1C46F0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64B69CF"/>
    <w:multiLevelType w:val="multilevel"/>
    <w:tmpl w:val="E75EB7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7F25EE8"/>
    <w:multiLevelType w:val="hybridMultilevel"/>
    <w:tmpl w:val="63AE8CD8"/>
    <w:lvl w:ilvl="0" w:tplc="EB6632F6">
      <w:start w:val="1"/>
      <w:numFmt w:val="bullet"/>
      <w:lvlText w:val="-"/>
      <w:lvlJc w:val="left"/>
      <w:pPr>
        <w:ind w:left="1068" w:hanging="360"/>
      </w:pPr>
      <w:rPr>
        <w:rFonts w:ascii="Times New Roman" w:eastAsia="Times New Roman" w:hAnsi="Times New Roman" w:cs="Times New Roman"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start w:val="1"/>
      <w:numFmt w:val="bullet"/>
      <w:lvlText w:val=""/>
      <w:lvlJc w:val="left"/>
      <w:pPr>
        <w:ind w:left="2880" w:hanging="360"/>
      </w:pPr>
      <w:rPr>
        <w:rFonts w:ascii="Symbol" w:hAnsi="Symbol" w:hint="default"/>
      </w:rPr>
    </w:lvl>
    <w:lvl w:ilvl="4" w:tplc="04180003">
      <w:start w:val="1"/>
      <w:numFmt w:val="bullet"/>
      <w:lvlText w:val="o"/>
      <w:lvlJc w:val="left"/>
      <w:pPr>
        <w:ind w:left="3600" w:hanging="360"/>
      </w:pPr>
      <w:rPr>
        <w:rFonts w:ascii="Courier New" w:hAnsi="Courier New" w:cs="Courier New" w:hint="default"/>
      </w:rPr>
    </w:lvl>
    <w:lvl w:ilvl="5" w:tplc="04180005">
      <w:start w:val="1"/>
      <w:numFmt w:val="bullet"/>
      <w:lvlText w:val=""/>
      <w:lvlJc w:val="left"/>
      <w:pPr>
        <w:ind w:left="4320" w:hanging="360"/>
      </w:pPr>
      <w:rPr>
        <w:rFonts w:ascii="Wingdings" w:hAnsi="Wingdings" w:hint="default"/>
      </w:rPr>
    </w:lvl>
    <w:lvl w:ilvl="6" w:tplc="04180001">
      <w:start w:val="1"/>
      <w:numFmt w:val="bullet"/>
      <w:lvlText w:val=""/>
      <w:lvlJc w:val="left"/>
      <w:pPr>
        <w:ind w:left="5040" w:hanging="360"/>
      </w:pPr>
      <w:rPr>
        <w:rFonts w:ascii="Symbol" w:hAnsi="Symbol" w:hint="default"/>
      </w:rPr>
    </w:lvl>
    <w:lvl w:ilvl="7" w:tplc="04180003">
      <w:start w:val="1"/>
      <w:numFmt w:val="bullet"/>
      <w:lvlText w:val="o"/>
      <w:lvlJc w:val="left"/>
      <w:pPr>
        <w:ind w:left="5760" w:hanging="360"/>
      </w:pPr>
      <w:rPr>
        <w:rFonts w:ascii="Courier New" w:hAnsi="Courier New" w:cs="Courier New" w:hint="default"/>
      </w:rPr>
    </w:lvl>
    <w:lvl w:ilvl="8" w:tplc="04180005">
      <w:start w:val="1"/>
      <w:numFmt w:val="bullet"/>
      <w:lvlText w:val=""/>
      <w:lvlJc w:val="left"/>
      <w:pPr>
        <w:ind w:left="6480" w:hanging="360"/>
      </w:pPr>
      <w:rPr>
        <w:rFonts w:ascii="Wingdings" w:hAnsi="Wingdings" w:hint="default"/>
      </w:rPr>
    </w:lvl>
  </w:abstractNum>
  <w:abstractNum w:abstractNumId="9" w15:restartNumberingAfterBreak="0">
    <w:nsid w:val="17F41495"/>
    <w:multiLevelType w:val="hybridMultilevel"/>
    <w:tmpl w:val="90D6E5EE"/>
    <w:lvl w:ilvl="0" w:tplc="EB6632F6">
      <w:start w:val="1"/>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9F7E6D"/>
    <w:multiLevelType w:val="hybridMultilevel"/>
    <w:tmpl w:val="B044AC1C"/>
    <w:lvl w:ilvl="0" w:tplc="3B466D74">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1" w15:restartNumberingAfterBreak="0">
    <w:nsid w:val="1C412A63"/>
    <w:multiLevelType w:val="multilevel"/>
    <w:tmpl w:val="F1224DB2"/>
    <w:lvl w:ilvl="0">
      <w:start w:val="1"/>
      <w:numFmt w:val="decimal"/>
      <w:lvlText w:val="%1."/>
      <w:lvlJc w:val="left"/>
      <w:pPr>
        <w:tabs>
          <w:tab w:val="num" w:pos="1068"/>
        </w:tabs>
        <w:ind w:left="1068" w:hanging="360"/>
      </w:pPr>
      <w:rPr>
        <w:rFonts w:hint="default"/>
        <w:b/>
      </w:rPr>
    </w:lvl>
    <w:lvl w:ilvl="1">
      <w:start w:val="1"/>
      <w:numFmt w:val="decimal"/>
      <w:isLgl/>
      <w:lvlText w:val="%1.%2."/>
      <w:lvlJc w:val="left"/>
      <w:pPr>
        <w:tabs>
          <w:tab w:val="num" w:pos="1128"/>
        </w:tabs>
        <w:ind w:left="1128" w:hanging="420"/>
      </w:pPr>
      <w:rPr>
        <w:rFonts w:hint="default"/>
      </w:rPr>
    </w:lvl>
    <w:lvl w:ilvl="2">
      <w:start w:val="1"/>
      <w:numFmt w:val="decimal"/>
      <w:isLgl/>
      <w:lvlText w:val="%1.%2.%3."/>
      <w:lvlJc w:val="left"/>
      <w:pPr>
        <w:tabs>
          <w:tab w:val="num" w:pos="1428"/>
        </w:tabs>
        <w:ind w:left="1428" w:hanging="720"/>
      </w:pPr>
      <w:rPr>
        <w:rFonts w:hint="default"/>
      </w:rPr>
    </w:lvl>
    <w:lvl w:ilvl="3">
      <w:start w:val="1"/>
      <w:numFmt w:val="decimal"/>
      <w:isLgl/>
      <w:lvlText w:val="%1.%2.%3.%4."/>
      <w:lvlJc w:val="left"/>
      <w:pPr>
        <w:tabs>
          <w:tab w:val="num" w:pos="1428"/>
        </w:tabs>
        <w:ind w:left="1428" w:hanging="720"/>
      </w:pPr>
      <w:rPr>
        <w:rFonts w:hint="default"/>
      </w:rPr>
    </w:lvl>
    <w:lvl w:ilvl="4">
      <w:start w:val="1"/>
      <w:numFmt w:val="decimal"/>
      <w:isLgl/>
      <w:lvlText w:val="%1.%2.%3.%4.%5."/>
      <w:lvlJc w:val="left"/>
      <w:pPr>
        <w:tabs>
          <w:tab w:val="num" w:pos="1788"/>
        </w:tabs>
        <w:ind w:left="1788" w:hanging="1080"/>
      </w:pPr>
      <w:rPr>
        <w:rFonts w:hint="default"/>
      </w:rPr>
    </w:lvl>
    <w:lvl w:ilvl="5">
      <w:start w:val="1"/>
      <w:numFmt w:val="decimal"/>
      <w:isLgl/>
      <w:lvlText w:val="%1.%2.%3.%4.%5.%6."/>
      <w:lvlJc w:val="left"/>
      <w:pPr>
        <w:tabs>
          <w:tab w:val="num" w:pos="1788"/>
        </w:tabs>
        <w:ind w:left="1788" w:hanging="1080"/>
      </w:pPr>
      <w:rPr>
        <w:rFonts w:hint="default"/>
      </w:rPr>
    </w:lvl>
    <w:lvl w:ilvl="6">
      <w:start w:val="1"/>
      <w:numFmt w:val="decimal"/>
      <w:isLgl/>
      <w:lvlText w:val="%1.%2.%3.%4.%5.%6.%7."/>
      <w:lvlJc w:val="left"/>
      <w:pPr>
        <w:tabs>
          <w:tab w:val="num" w:pos="2148"/>
        </w:tabs>
        <w:ind w:left="2148" w:hanging="1440"/>
      </w:pPr>
      <w:rPr>
        <w:rFonts w:hint="default"/>
      </w:rPr>
    </w:lvl>
    <w:lvl w:ilvl="7">
      <w:start w:val="1"/>
      <w:numFmt w:val="decimal"/>
      <w:isLgl/>
      <w:lvlText w:val="%1.%2.%3.%4.%5.%6.%7.%8."/>
      <w:lvlJc w:val="left"/>
      <w:pPr>
        <w:tabs>
          <w:tab w:val="num" w:pos="2148"/>
        </w:tabs>
        <w:ind w:left="2148" w:hanging="1440"/>
      </w:pPr>
      <w:rPr>
        <w:rFonts w:hint="default"/>
      </w:rPr>
    </w:lvl>
    <w:lvl w:ilvl="8">
      <w:start w:val="1"/>
      <w:numFmt w:val="decimal"/>
      <w:isLgl/>
      <w:lvlText w:val="%1.%2.%3.%4.%5.%6.%7.%8.%9."/>
      <w:lvlJc w:val="left"/>
      <w:pPr>
        <w:tabs>
          <w:tab w:val="num" w:pos="2508"/>
        </w:tabs>
        <w:ind w:left="2508" w:hanging="1800"/>
      </w:pPr>
      <w:rPr>
        <w:rFonts w:hint="default"/>
      </w:rPr>
    </w:lvl>
  </w:abstractNum>
  <w:abstractNum w:abstractNumId="12" w15:restartNumberingAfterBreak="0">
    <w:nsid w:val="22F708FE"/>
    <w:multiLevelType w:val="hybridMultilevel"/>
    <w:tmpl w:val="57780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204984"/>
    <w:multiLevelType w:val="hybridMultilevel"/>
    <w:tmpl w:val="02C6CEB8"/>
    <w:lvl w:ilvl="0" w:tplc="04180001">
      <w:start w:val="1"/>
      <w:numFmt w:val="bullet"/>
      <w:lvlText w:val=""/>
      <w:lvlJc w:val="left"/>
      <w:pPr>
        <w:tabs>
          <w:tab w:val="num" w:pos="1440"/>
        </w:tabs>
        <w:ind w:left="1440" w:hanging="360"/>
      </w:pPr>
      <w:rPr>
        <w:rFonts w:ascii="Symbol" w:hAnsi="Symbol" w:hint="default"/>
      </w:rPr>
    </w:lvl>
    <w:lvl w:ilvl="1" w:tplc="04180003" w:tentative="1">
      <w:start w:val="1"/>
      <w:numFmt w:val="bullet"/>
      <w:lvlText w:val="o"/>
      <w:lvlJc w:val="left"/>
      <w:pPr>
        <w:tabs>
          <w:tab w:val="num" w:pos="2160"/>
        </w:tabs>
        <w:ind w:left="2160" w:hanging="360"/>
      </w:pPr>
      <w:rPr>
        <w:rFonts w:ascii="Courier New" w:hAnsi="Courier New" w:cs="Courier New" w:hint="default"/>
      </w:rPr>
    </w:lvl>
    <w:lvl w:ilvl="2" w:tplc="04180005" w:tentative="1">
      <w:start w:val="1"/>
      <w:numFmt w:val="bullet"/>
      <w:lvlText w:val=""/>
      <w:lvlJc w:val="left"/>
      <w:pPr>
        <w:tabs>
          <w:tab w:val="num" w:pos="2880"/>
        </w:tabs>
        <w:ind w:left="2880" w:hanging="360"/>
      </w:pPr>
      <w:rPr>
        <w:rFonts w:ascii="Wingdings" w:hAnsi="Wingdings" w:hint="default"/>
      </w:rPr>
    </w:lvl>
    <w:lvl w:ilvl="3" w:tplc="04180001" w:tentative="1">
      <w:start w:val="1"/>
      <w:numFmt w:val="bullet"/>
      <w:lvlText w:val=""/>
      <w:lvlJc w:val="left"/>
      <w:pPr>
        <w:tabs>
          <w:tab w:val="num" w:pos="3600"/>
        </w:tabs>
        <w:ind w:left="3600" w:hanging="360"/>
      </w:pPr>
      <w:rPr>
        <w:rFonts w:ascii="Symbol" w:hAnsi="Symbol" w:hint="default"/>
      </w:rPr>
    </w:lvl>
    <w:lvl w:ilvl="4" w:tplc="04180003" w:tentative="1">
      <w:start w:val="1"/>
      <w:numFmt w:val="bullet"/>
      <w:lvlText w:val="o"/>
      <w:lvlJc w:val="left"/>
      <w:pPr>
        <w:tabs>
          <w:tab w:val="num" w:pos="4320"/>
        </w:tabs>
        <w:ind w:left="4320" w:hanging="360"/>
      </w:pPr>
      <w:rPr>
        <w:rFonts w:ascii="Courier New" w:hAnsi="Courier New" w:cs="Courier New" w:hint="default"/>
      </w:rPr>
    </w:lvl>
    <w:lvl w:ilvl="5" w:tplc="04180005" w:tentative="1">
      <w:start w:val="1"/>
      <w:numFmt w:val="bullet"/>
      <w:lvlText w:val=""/>
      <w:lvlJc w:val="left"/>
      <w:pPr>
        <w:tabs>
          <w:tab w:val="num" w:pos="5040"/>
        </w:tabs>
        <w:ind w:left="5040" w:hanging="360"/>
      </w:pPr>
      <w:rPr>
        <w:rFonts w:ascii="Wingdings" w:hAnsi="Wingdings" w:hint="default"/>
      </w:rPr>
    </w:lvl>
    <w:lvl w:ilvl="6" w:tplc="04180001" w:tentative="1">
      <w:start w:val="1"/>
      <w:numFmt w:val="bullet"/>
      <w:lvlText w:val=""/>
      <w:lvlJc w:val="left"/>
      <w:pPr>
        <w:tabs>
          <w:tab w:val="num" w:pos="5760"/>
        </w:tabs>
        <w:ind w:left="5760" w:hanging="360"/>
      </w:pPr>
      <w:rPr>
        <w:rFonts w:ascii="Symbol" w:hAnsi="Symbol" w:hint="default"/>
      </w:rPr>
    </w:lvl>
    <w:lvl w:ilvl="7" w:tplc="04180003" w:tentative="1">
      <w:start w:val="1"/>
      <w:numFmt w:val="bullet"/>
      <w:lvlText w:val="o"/>
      <w:lvlJc w:val="left"/>
      <w:pPr>
        <w:tabs>
          <w:tab w:val="num" w:pos="6480"/>
        </w:tabs>
        <w:ind w:left="6480" w:hanging="360"/>
      </w:pPr>
      <w:rPr>
        <w:rFonts w:ascii="Courier New" w:hAnsi="Courier New" w:cs="Courier New" w:hint="default"/>
      </w:rPr>
    </w:lvl>
    <w:lvl w:ilvl="8" w:tplc="0418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2DCD3DEC"/>
    <w:multiLevelType w:val="hybridMultilevel"/>
    <w:tmpl w:val="97C4E43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4C2C35"/>
    <w:multiLevelType w:val="hybridMultilevel"/>
    <w:tmpl w:val="52DC4974"/>
    <w:lvl w:ilvl="0" w:tplc="3B466D74">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6" w15:restartNumberingAfterBreak="0">
    <w:nsid w:val="334F0DB4"/>
    <w:multiLevelType w:val="multilevel"/>
    <w:tmpl w:val="D994B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F8090C"/>
    <w:multiLevelType w:val="multilevel"/>
    <w:tmpl w:val="F2AE9570"/>
    <w:lvl w:ilvl="0">
      <w:start w:val="1"/>
      <w:numFmt w:val="decimal"/>
      <w:lvlText w:val="%1."/>
      <w:lvlJc w:val="left"/>
      <w:pPr>
        <w:ind w:left="810" w:hanging="360"/>
      </w:pPr>
    </w:lvl>
    <w:lvl w:ilvl="1">
      <w:start w:val="1"/>
      <w:numFmt w:val="decimal"/>
      <w:isLgl/>
      <w:lvlText w:val="%1.%2."/>
      <w:lvlJc w:val="left"/>
      <w:pPr>
        <w:ind w:left="870" w:hanging="42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8" w15:restartNumberingAfterBreak="0">
    <w:nsid w:val="3B090B6C"/>
    <w:multiLevelType w:val="hybridMultilevel"/>
    <w:tmpl w:val="A816C86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237C0"/>
    <w:multiLevelType w:val="hybridMultilevel"/>
    <w:tmpl w:val="E2B498F2"/>
    <w:lvl w:ilvl="0" w:tplc="04180001">
      <w:start w:val="1"/>
      <w:numFmt w:val="bullet"/>
      <w:lvlText w:val=""/>
      <w:lvlJc w:val="left"/>
      <w:pPr>
        <w:tabs>
          <w:tab w:val="num" w:pos="1440"/>
        </w:tabs>
        <w:ind w:left="1440" w:hanging="360"/>
      </w:pPr>
      <w:rPr>
        <w:rFonts w:ascii="Symbol" w:hAnsi="Symbol" w:hint="default"/>
      </w:rPr>
    </w:lvl>
    <w:lvl w:ilvl="1" w:tplc="04180003" w:tentative="1">
      <w:start w:val="1"/>
      <w:numFmt w:val="bullet"/>
      <w:lvlText w:val="o"/>
      <w:lvlJc w:val="left"/>
      <w:pPr>
        <w:tabs>
          <w:tab w:val="num" w:pos="2160"/>
        </w:tabs>
        <w:ind w:left="2160" w:hanging="360"/>
      </w:pPr>
      <w:rPr>
        <w:rFonts w:ascii="Courier New" w:hAnsi="Courier New" w:cs="Courier New" w:hint="default"/>
      </w:rPr>
    </w:lvl>
    <w:lvl w:ilvl="2" w:tplc="04180005" w:tentative="1">
      <w:start w:val="1"/>
      <w:numFmt w:val="bullet"/>
      <w:lvlText w:val=""/>
      <w:lvlJc w:val="left"/>
      <w:pPr>
        <w:tabs>
          <w:tab w:val="num" w:pos="2880"/>
        </w:tabs>
        <w:ind w:left="2880" w:hanging="360"/>
      </w:pPr>
      <w:rPr>
        <w:rFonts w:ascii="Wingdings" w:hAnsi="Wingdings" w:hint="default"/>
      </w:rPr>
    </w:lvl>
    <w:lvl w:ilvl="3" w:tplc="04180001" w:tentative="1">
      <w:start w:val="1"/>
      <w:numFmt w:val="bullet"/>
      <w:lvlText w:val=""/>
      <w:lvlJc w:val="left"/>
      <w:pPr>
        <w:tabs>
          <w:tab w:val="num" w:pos="3600"/>
        </w:tabs>
        <w:ind w:left="3600" w:hanging="360"/>
      </w:pPr>
      <w:rPr>
        <w:rFonts w:ascii="Symbol" w:hAnsi="Symbol" w:hint="default"/>
      </w:rPr>
    </w:lvl>
    <w:lvl w:ilvl="4" w:tplc="04180003" w:tentative="1">
      <w:start w:val="1"/>
      <w:numFmt w:val="bullet"/>
      <w:lvlText w:val="o"/>
      <w:lvlJc w:val="left"/>
      <w:pPr>
        <w:tabs>
          <w:tab w:val="num" w:pos="4320"/>
        </w:tabs>
        <w:ind w:left="4320" w:hanging="360"/>
      </w:pPr>
      <w:rPr>
        <w:rFonts w:ascii="Courier New" w:hAnsi="Courier New" w:cs="Courier New" w:hint="default"/>
      </w:rPr>
    </w:lvl>
    <w:lvl w:ilvl="5" w:tplc="04180005" w:tentative="1">
      <w:start w:val="1"/>
      <w:numFmt w:val="bullet"/>
      <w:lvlText w:val=""/>
      <w:lvlJc w:val="left"/>
      <w:pPr>
        <w:tabs>
          <w:tab w:val="num" w:pos="5040"/>
        </w:tabs>
        <w:ind w:left="5040" w:hanging="360"/>
      </w:pPr>
      <w:rPr>
        <w:rFonts w:ascii="Wingdings" w:hAnsi="Wingdings" w:hint="default"/>
      </w:rPr>
    </w:lvl>
    <w:lvl w:ilvl="6" w:tplc="04180001" w:tentative="1">
      <w:start w:val="1"/>
      <w:numFmt w:val="bullet"/>
      <w:lvlText w:val=""/>
      <w:lvlJc w:val="left"/>
      <w:pPr>
        <w:tabs>
          <w:tab w:val="num" w:pos="5760"/>
        </w:tabs>
        <w:ind w:left="5760" w:hanging="360"/>
      </w:pPr>
      <w:rPr>
        <w:rFonts w:ascii="Symbol" w:hAnsi="Symbol" w:hint="default"/>
      </w:rPr>
    </w:lvl>
    <w:lvl w:ilvl="7" w:tplc="04180003" w:tentative="1">
      <w:start w:val="1"/>
      <w:numFmt w:val="bullet"/>
      <w:lvlText w:val="o"/>
      <w:lvlJc w:val="left"/>
      <w:pPr>
        <w:tabs>
          <w:tab w:val="num" w:pos="6480"/>
        </w:tabs>
        <w:ind w:left="6480" w:hanging="360"/>
      </w:pPr>
      <w:rPr>
        <w:rFonts w:ascii="Courier New" w:hAnsi="Courier New" w:cs="Courier New" w:hint="default"/>
      </w:rPr>
    </w:lvl>
    <w:lvl w:ilvl="8" w:tplc="0418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3D757B52"/>
    <w:multiLevelType w:val="hybridMultilevel"/>
    <w:tmpl w:val="BAFE4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417BC6"/>
    <w:multiLevelType w:val="hybridMultilevel"/>
    <w:tmpl w:val="45821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AE0A7F"/>
    <w:multiLevelType w:val="multilevel"/>
    <w:tmpl w:val="91E6A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E64BF6"/>
    <w:multiLevelType w:val="hybridMultilevel"/>
    <w:tmpl w:val="A1B4F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25749B"/>
    <w:multiLevelType w:val="hybridMultilevel"/>
    <w:tmpl w:val="49B070F8"/>
    <w:lvl w:ilvl="0" w:tplc="0418000F">
      <w:start w:val="1"/>
      <w:numFmt w:val="decimal"/>
      <w:lvlText w:val="%1."/>
      <w:lvlJc w:val="left"/>
      <w:pPr>
        <w:tabs>
          <w:tab w:val="num" w:pos="1428"/>
        </w:tabs>
        <w:ind w:left="1428" w:hanging="360"/>
      </w:pPr>
    </w:lvl>
    <w:lvl w:ilvl="1" w:tplc="04180019" w:tentative="1">
      <w:start w:val="1"/>
      <w:numFmt w:val="lowerLetter"/>
      <w:lvlText w:val="%2."/>
      <w:lvlJc w:val="left"/>
      <w:pPr>
        <w:tabs>
          <w:tab w:val="num" w:pos="2148"/>
        </w:tabs>
        <w:ind w:left="2148" w:hanging="360"/>
      </w:pPr>
    </w:lvl>
    <w:lvl w:ilvl="2" w:tplc="0418001B" w:tentative="1">
      <w:start w:val="1"/>
      <w:numFmt w:val="lowerRoman"/>
      <w:lvlText w:val="%3."/>
      <w:lvlJc w:val="right"/>
      <w:pPr>
        <w:tabs>
          <w:tab w:val="num" w:pos="2868"/>
        </w:tabs>
        <w:ind w:left="2868" w:hanging="180"/>
      </w:pPr>
    </w:lvl>
    <w:lvl w:ilvl="3" w:tplc="0418000F" w:tentative="1">
      <w:start w:val="1"/>
      <w:numFmt w:val="decimal"/>
      <w:lvlText w:val="%4."/>
      <w:lvlJc w:val="left"/>
      <w:pPr>
        <w:tabs>
          <w:tab w:val="num" w:pos="3588"/>
        </w:tabs>
        <w:ind w:left="3588" w:hanging="360"/>
      </w:pPr>
    </w:lvl>
    <w:lvl w:ilvl="4" w:tplc="04180019" w:tentative="1">
      <w:start w:val="1"/>
      <w:numFmt w:val="lowerLetter"/>
      <w:lvlText w:val="%5."/>
      <w:lvlJc w:val="left"/>
      <w:pPr>
        <w:tabs>
          <w:tab w:val="num" w:pos="4308"/>
        </w:tabs>
        <w:ind w:left="4308" w:hanging="360"/>
      </w:pPr>
    </w:lvl>
    <w:lvl w:ilvl="5" w:tplc="0418001B" w:tentative="1">
      <w:start w:val="1"/>
      <w:numFmt w:val="lowerRoman"/>
      <w:lvlText w:val="%6."/>
      <w:lvlJc w:val="right"/>
      <w:pPr>
        <w:tabs>
          <w:tab w:val="num" w:pos="5028"/>
        </w:tabs>
        <w:ind w:left="5028" w:hanging="180"/>
      </w:pPr>
    </w:lvl>
    <w:lvl w:ilvl="6" w:tplc="0418000F" w:tentative="1">
      <w:start w:val="1"/>
      <w:numFmt w:val="decimal"/>
      <w:lvlText w:val="%7."/>
      <w:lvlJc w:val="left"/>
      <w:pPr>
        <w:tabs>
          <w:tab w:val="num" w:pos="5748"/>
        </w:tabs>
        <w:ind w:left="5748" w:hanging="360"/>
      </w:pPr>
    </w:lvl>
    <w:lvl w:ilvl="7" w:tplc="04180019" w:tentative="1">
      <w:start w:val="1"/>
      <w:numFmt w:val="lowerLetter"/>
      <w:lvlText w:val="%8."/>
      <w:lvlJc w:val="left"/>
      <w:pPr>
        <w:tabs>
          <w:tab w:val="num" w:pos="6468"/>
        </w:tabs>
        <w:ind w:left="6468" w:hanging="360"/>
      </w:pPr>
    </w:lvl>
    <w:lvl w:ilvl="8" w:tplc="0418001B" w:tentative="1">
      <w:start w:val="1"/>
      <w:numFmt w:val="lowerRoman"/>
      <w:lvlText w:val="%9."/>
      <w:lvlJc w:val="right"/>
      <w:pPr>
        <w:tabs>
          <w:tab w:val="num" w:pos="7188"/>
        </w:tabs>
        <w:ind w:left="7188" w:hanging="180"/>
      </w:pPr>
    </w:lvl>
  </w:abstractNum>
  <w:abstractNum w:abstractNumId="25" w15:restartNumberingAfterBreak="0">
    <w:nsid w:val="5DB371BA"/>
    <w:multiLevelType w:val="multilevel"/>
    <w:tmpl w:val="817A91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9FF2CCA"/>
    <w:multiLevelType w:val="hybridMultilevel"/>
    <w:tmpl w:val="02C478C0"/>
    <w:lvl w:ilvl="0" w:tplc="0418000F">
      <w:start w:val="1"/>
      <w:numFmt w:val="decimal"/>
      <w:lvlText w:val="%1."/>
      <w:lvlJc w:val="left"/>
      <w:pPr>
        <w:tabs>
          <w:tab w:val="num" w:pos="1428"/>
        </w:tabs>
        <w:ind w:left="1428" w:hanging="360"/>
      </w:pPr>
    </w:lvl>
    <w:lvl w:ilvl="1" w:tplc="04180019" w:tentative="1">
      <w:start w:val="1"/>
      <w:numFmt w:val="lowerLetter"/>
      <w:lvlText w:val="%2."/>
      <w:lvlJc w:val="left"/>
      <w:pPr>
        <w:tabs>
          <w:tab w:val="num" w:pos="2148"/>
        </w:tabs>
        <w:ind w:left="2148" w:hanging="360"/>
      </w:pPr>
    </w:lvl>
    <w:lvl w:ilvl="2" w:tplc="0418001B" w:tentative="1">
      <w:start w:val="1"/>
      <w:numFmt w:val="lowerRoman"/>
      <w:lvlText w:val="%3."/>
      <w:lvlJc w:val="right"/>
      <w:pPr>
        <w:tabs>
          <w:tab w:val="num" w:pos="2868"/>
        </w:tabs>
        <w:ind w:left="2868" w:hanging="180"/>
      </w:pPr>
    </w:lvl>
    <w:lvl w:ilvl="3" w:tplc="0418000F" w:tentative="1">
      <w:start w:val="1"/>
      <w:numFmt w:val="decimal"/>
      <w:lvlText w:val="%4."/>
      <w:lvlJc w:val="left"/>
      <w:pPr>
        <w:tabs>
          <w:tab w:val="num" w:pos="3588"/>
        </w:tabs>
        <w:ind w:left="3588" w:hanging="360"/>
      </w:pPr>
    </w:lvl>
    <w:lvl w:ilvl="4" w:tplc="04180019" w:tentative="1">
      <w:start w:val="1"/>
      <w:numFmt w:val="lowerLetter"/>
      <w:lvlText w:val="%5."/>
      <w:lvlJc w:val="left"/>
      <w:pPr>
        <w:tabs>
          <w:tab w:val="num" w:pos="4308"/>
        </w:tabs>
        <w:ind w:left="4308" w:hanging="360"/>
      </w:pPr>
    </w:lvl>
    <w:lvl w:ilvl="5" w:tplc="0418001B" w:tentative="1">
      <w:start w:val="1"/>
      <w:numFmt w:val="lowerRoman"/>
      <w:lvlText w:val="%6."/>
      <w:lvlJc w:val="right"/>
      <w:pPr>
        <w:tabs>
          <w:tab w:val="num" w:pos="5028"/>
        </w:tabs>
        <w:ind w:left="5028" w:hanging="180"/>
      </w:pPr>
    </w:lvl>
    <w:lvl w:ilvl="6" w:tplc="0418000F" w:tentative="1">
      <w:start w:val="1"/>
      <w:numFmt w:val="decimal"/>
      <w:lvlText w:val="%7."/>
      <w:lvlJc w:val="left"/>
      <w:pPr>
        <w:tabs>
          <w:tab w:val="num" w:pos="5748"/>
        </w:tabs>
        <w:ind w:left="5748" w:hanging="360"/>
      </w:pPr>
    </w:lvl>
    <w:lvl w:ilvl="7" w:tplc="04180019" w:tentative="1">
      <w:start w:val="1"/>
      <w:numFmt w:val="lowerLetter"/>
      <w:lvlText w:val="%8."/>
      <w:lvlJc w:val="left"/>
      <w:pPr>
        <w:tabs>
          <w:tab w:val="num" w:pos="6468"/>
        </w:tabs>
        <w:ind w:left="6468" w:hanging="360"/>
      </w:pPr>
    </w:lvl>
    <w:lvl w:ilvl="8" w:tplc="0418001B" w:tentative="1">
      <w:start w:val="1"/>
      <w:numFmt w:val="lowerRoman"/>
      <w:lvlText w:val="%9."/>
      <w:lvlJc w:val="right"/>
      <w:pPr>
        <w:tabs>
          <w:tab w:val="num" w:pos="7188"/>
        </w:tabs>
        <w:ind w:left="7188" w:hanging="180"/>
      </w:pPr>
    </w:lvl>
  </w:abstractNum>
  <w:abstractNum w:abstractNumId="27" w15:restartNumberingAfterBreak="0">
    <w:nsid w:val="6B377811"/>
    <w:multiLevelType w:val="hybridMultilevel"/>
    <w:tmpl w:val="1C46F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601196"/>
    <w:multiLevelType w:val="hybridMultilevel"/>
    <w:tmpl w:val="A7981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D960BF"/>
    <w:multiLevelType w:val="hybridMultilevel"/>
    <w:tmpl w:val="F9BAFF58"/>
    <w:lvl w:ilvl="0" w:tplc="55C02C82">
      <w:numFmt w:val="bullet"/>
      <w:lvlText w:val="-"/>
      <w:lvlJc w:val="left"/>
      <w:pPr>
        <w:ind w:left="1068" w:hanging="360"/>
      </w:pPr>
      <w:rPr>
        <w:rFonts w:ascii="Times New Roman" w:eastAsia="Times New Roman" w:hAnsi="Times New Roman" w:cs="Times New Roman" w:hint="default"/>
      </w:rPr>
    </w:lvl>
    <w:lvl w:ilvl="1" w:tplc="04180003">
      <w:start w:val="1"/>
      <w:numFmt w:val="bullet"/>
      <w:lvlText w:val="o"/>
      <w:lvlJc w:val="left"/>
      <w:pPr>
        <w:ind w:left="1788" w:hanging="360"/>
      </w:pPr>
      <w:rPr>
        <w:rFonts w:ascii="Courier New" w:hAnsi="Courier New" w:cs="Courier New" w:hint="default"/>
      </w:rPr>
    </w:lvl>
    <w:lvl w:ilvl="2" w:tplc="04180005">
      <w:start w:val="1"/>
      <w:numFmt w:val="bullet"/>
      <w:lvlText w:val=""/>
      <w:lvlJc w:val="left"/>
      <w:pPr>
        <w:ind w:left="2508" w:hanging="360"/>
      </w:pPr>
      <w:rPr>
        <w:rFonts w:ascii="Wingdings" w:hAnsi="Wingdings" w:hint="default"/>
      </w:rPr>
    </w:lvl>
    <w:lvl w:ilvl="3" w:tplc="04180001">
      <w:start w:val="1"/>
      <w:numFmt w:val="bullet"/>
      <w:lvlText w:val=""/>
      <w:lvlJc w:val="left"/>
      <w:pPr>
        <w:ind w:left="3228" w:hanging="360"/>
      </w:pPr>
      <w:rPr>
        <w:rFonts w:ascii="Symbol" w:hAnsi="Symbol" w:hint="default"/>
      </w:rPr>
    </w:lvl>
    <w:lvl w:ilvl="4" w:tplc="04180003">
      <w:start w:val="1"/>
      <w:numFmt w:val="bullet"/>
      <w:lvlText w:val="o"/>
      <w:lvlJc w:val="left"/>
      <w:pPr>
        <w:ind w:left="3948" w:hanging="360"/>
      </w:pPr>
      <w:rPr>
        <w:rFonts w:ascii="Courier New" w:hAnsi="Courier New" w:cs="Courier New" w:hint="default"/>
      </w:rPr>
    </w:lvl>
    <w:lvl w:ilvl="5" w:tplc="04180005">
      <w:start w:val="1"/>
      <w:numFmt w:val="bullet"/>
      <w:lvlText w:val=""/>
      <w:lvlJc w:val="left"/>
      <w:pPr>
        <w:ind w:left="4668" w:hanging="360"/>
      </w:pPr>
      <w:rPr>
        <w:rFonts w:ascii="Wingdings" w:hAnsi="Wingdings" w:hint="default"/>
      </w:rPr>
    </w:lvl>
    <w:lvl w:ilvl="6" w:tplc="04180001">
      <w:start w:val="1"/>
      <w:numFmt w:val="bullet"/>
      <w:lvlText w:val=""/>
      <w:lvlJc w:val="left"/>
      <w:pPr>
        <w:ind w:left="5388" w:hanging="360"/>
      </w:pPr>
      <w:rPr>
        <w:rFonts w:ascii="Symbol" w:hAnsi="Symbol" w:hint="default"/>
      </w:rPr>
    </w:lvl>
    <w:lvl w:ilvl="7" w:tplc="04180003">
      <w:start w:val="1"/>
      <w:numFmt w:val="bullet"/>
      <w:lvlText w:val="o"/>
      <w:lvlJc w:val="left"/>
      <w:pPr>
        <w:ind w:left="6108" w:hanging="360"/>
      </w:pPr>
      <w:rPr>
        <w:rFonts w:ascii="Courier New" w:hAnsi="Courier New" w:cs="Courier New" w:hint="default"/>
      </w:rPr>
    </w:lvl>
    <w:lvl w:ilvl="8" w:tplc="04180005">
      <w:start w:val="1"/>
      <w:numFmt w:val="bullet"/>
      <w:lvlText w:val=""/>
      <w:lvlJc w:val="left"/>
      <w:pPr>
        <w:ind w:left="6828" w:hanging="360"/>
      </w:pPr>
      <w:rPr>
        <w:rFonts w:ascii="Wingdings" w:hAnsi="Wingdings" w:hint="default"/>
      </w:rPr>
    </w:lvl>
  </w:abstractNum>
  <w:num w:numId="1" w16cid:durableId="1191718747">
    <w:abstractNumId w:val="4"/>
  </w:num>
  <w:num w:numId="2" w16cid:durableId="1628852379">
    <w:abstractNumId w:val="13"/>
  </w:num>
  <w:num w:numId="3" w16cid:durableId="542210198">
    <w:abstractNumId w:val="24"/>
  </w:num>
  <w:num w:numId="4" w16cid:durableId="1401709137">
    <w:abstractNumId w:val="11"/>
  </w:num>
  <w:num w:numId="5" w16cid:durableId="284040414">
    <w:abstractNumId w:val="19"/>
  </w:num>
  <w:num w:numId="6" w16cid:durableId="886526590">
    <w:abstractNumId w:val="16"/>
  </w:num>
  <w:num w:numId="7" w16cid:durableId="1719281657">
    <w:abstractNumId w:val="22"/>
  </w:num>
  <w:num w:numId="8" w16cid:durableId="886795959">
    <w:abstractNumId w:val="1"/>
  </w:num>
  <w:num w:numId="9" w16cid:durableId="683016968">
    <w:abstractNumId w:val="26"/>
  </w:num>
  <w:num w:numId="10" w16cid:durableId="7219214">
    <w:abstractNumId w:val="17"/>
  </w:num>
  <w:num w:numId="11" w16cid:durableId="1688364618">
    <w:abstractNumId w:val="8"/>
  </w:num>
  <w:num w:numId="12" w16cid:durableId="194538920">
    <w:abstractNumId w:val="29"/>
  </w:num>
  <w:num w:numId="13" w16cid:durableId="1105347657">
    <w:abstractNumId w:val="18"/>
  </w:num>
  <w:num w:numId="14" w16cid:durableId="893348190">
    <w:abstractNumId w:val="3"/>
  </w:num>
  <w:num w:numId="15" w16cid:durableId="402292050">
    <w:abstractNumId w:val="9"/>
  </w:num>
  <w:num w:numId="16" w16cid:durableId="1314598587">
    <w:abstractNumId w:val="27"/>
  </w:num>
  <w:num w:numId="17" w16cid:durableId="1096287559">
    <w:abstractNumId w:val="12"/>
  </w:num>
  <w:num w:numId="18" w16cid:durableId="354040334">
    <w:abstractNumId w:val="6"/>
  </w:num>
  <w:num w:numId="19" w16cid:durableId="523514460">
    <w:abstractNumId w:val="14"/>
  </w:num>
  <w:num w:numId="20" w16cid:durableId="1966768053">
    <w:abstractNumId w:val="15"/>
  </w:num>
  <w:num w:numId="21" w16cid:durableId="1060591954">
    <w:abstractNumId w:val="10"/>
  </w:num>
  <w:num w:numId="22" w16cid:durableId="1088697852">
    <w:abstractNumId w:val="23"/>
  </w:num>
  <w:num w:numId="23" w16cid:durableId="1546601084">
    <w:abstractNumId w:val="21"/>
  </w:num>
  <w:num w:numId="24" w16cid:durableId="96604233">
    <w:abstractNumId w:val="2"/>
  </w:num>
  <w:num w:numId="25" w16cid:durableId="1851406483">
    <w:abstractNumId w:val="5"/>
  </w:num>
  <w:num w:numId="26" w16cid:durableId="1203134262">
    <w:abstractNumId w:val="28"/>
  </w:num>
  <w:num w:numId="27" w16cid:durableId="689836824">
    <w:abstractNumId w:val="20"/>
  </w:num>
  <w:num w:numId="28" w16cid:durableId="628901706">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77316469">
    <w:abstractNumId w:val="25"/>
  </w:num>
  <w:num w:numId="30" w16cid:durableId="6423505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AEF"/>
    <w:rsid w:val="000066D2"/>
    <w:rsid w:val="000137B3"/>
    <w:rsid w:val="000161C7"/>
    <w:rsid w:val="00017155"/>
    <w:rsid w:val="000200E5"/>
    <w:rsid w:val="00020E17"/>
    <w:rsid w:val="0002637B"/>
    <w:rsid w:val="000305E5"/>
    <w:rsid w:val="0004306F"/>
    <w:rsid w:val="00047276"/>
    <w:rsid w:val="00050CE8"/>
    <w:rsid w:val="000548CE"/>
    <w:rsid w:val="00057E98"/>
    <w:rsid w:val="00063FEB"/>
    <w:rsid w:val="0007625E"/>
    <w:rsid w:val="00082C2B"/>
    <w:rsid w:val="0009258C"/>
    <w:rsid w:val="00096F52"/>
    <w:rsid w:val="000A2ABF"/>
    <w:rsid w:val="000A4528"/>
    <w:rsid w:val="000B0FAC"/>
    <w:rsid w:val="000B42AE"/>
    <w:rsid w:val="000B590A"/>
    <w:rsid w:val="000C2D3E"/>
    <w:rsid w:val="000C5B42"/>
    <w:rsid w:val="000C7E0E"/>
    <w:rsid w:val="000D09F7"/>
    <w:rsid w:val="000D11BA"/>
    <w:rsid w:val="000D1822"/>
    <w:rsid w:val="000D200D"/>
    <w:rsid w:val="000D213D"/>
    <w:rsid w:val="000D468B"/>
    <w:rsid w:val="000F5821"/>
    <w:rsid w:val="001018DE"/>
    <w:rsid w:val="001031FF"/>
    <w:rsid w:val="00103A63"/>
    <w:rsid w:val="00104615"/>
    <w:rsid w:val="0010539D"/>
    <w:rsid w:val="001132E1"/>
    <w:rsid w:val="0011769E"/>
    <w:rsid w:val="0013185C"/>
    <w:rsid w:val="00144292"/>
    <w:rsid w:val="00153BFA"/>
    <w:rsid w:val="001615F0"/>
    <w:rsid w:val="00161E72"/>
    <w:rsid w:val="00170AC0"/>
    <w:rsid w:val="0017555F"/>
    <w:rsid w:val="00175A6B"/>
    <w:rsid w:val="00176686"/>
    <w:rsid w:val="0018475F"/>
    <w:rsid w:val="001851C7"/>
    <w:rsid w:val="00185D44"/>
    <w:rsid w:val="00190D29"/>
    <w:rsid w:val="001A3695"/>
    <w:rsid w:val="001A40EF"/>
    <w:rsid w:val="001A5D4F"/>
    <w:rsid w:val="001A7A4E"/>
    <w:rsid w:val="001B28B3"/>
    <w:rsid w:val="001B3A16"/>
    <w:rsid w:val="001C2B25"/>
    <w:rsid w:val="001C37F5"/>
    <w:rsid w:val="001C7D79"/>
    <w:rsid w:val="001D20AE"/>
    <w:rsid w:val="001D319E"/>
    <w:rsid w:val="001D3367"/>
    <w:rsid w:val="001D3564"/>
    <w:rsid w:val="001D3635"/>
    <w:rsid w:val="001E4732"/>
    <w:rsid w:val="001E51F3"/>
    <w:rsid w:val="001F01D5"/>
    <w:rsid w:val="0020126A"/>
    <w:rsid w:val="0020264C"/>
    <w:rsid w:val="002125C6"/>
    <w:rsid w:val="00221987"/>
    <w:rsid w:val="00224211"/>
    <w:rsid w:val="00227379"/>
    <w:rsid w:val="0025232B"/>
    <w:rsid w:val="002548D6"/>
    <w:rsid w:val="00256C31"/>
    <w:rsid w:val="002579CC"/>
    <w:rsid w:val="0026309E"/>
    <w:rsid w:val="00273070"/>
    <w:rsid w:val="002731A0"/>
    <w:rsid w:val="00285865"/>
    <w:rsid w:val="0029360E"/>
    <w:rsid w:val="00294325"/>
    <w:rsid w:val="002979EC"/>
    <w:rsid w:val="002A03D8"/>
    <w:rsid w:val="002A0A0A"/>
    <w:rsid w:val="002A2166"/>
    <w:rsid w:val="002A33F2"/>
    <w:rsid w:val="002A40D6"/>
    <w:rsid w:val="002B111A"/>
    <w:rsid w:val="002B7345"/>
    <w:rsid w:val="002B756D"/>
    <w:rsid w:val="002C673F"/>
    <w:rsid w:val="002D16BB"/>
    <w:rsid w:val="002D46D4"/>
    <w:rsid w:val="002D4C59"/>
    <w:rsid w:val="002D60C7"/>
    <w:rsid w:val="002E4381"/>
    <w:rsid w:val="002E47F4"/>
    <w:rsid w:val="002F567C"/>
    <w:rsid w:val="0030143D"/>
    <w:rsid w:val="003232E7"/>
    <w:rsid w:val="00332823"/>
    <w:rsid w:val="003344A3"/>
    <w:rsid w:val="00335D30"/>
    <w:rsid w:val="00336975"/>
    <w:rsid w:val="00336C9D"/>
    <w:rsid w:val="003414B8"/>
    <w:rsid w:val="00343F0D"/>
    <w:rsid w:val="00344444"/>
    <w:rsid w:val="003468B1"/>
    <w:rsid w:val="003557BF"/>
    <w:rsid w:val="00365FB9"/>
    <w:rsid w:val="00374C94"/>
    <w:rsid w:val="003762CA"/>
    <w:rsid w:val="00377241"/>
    <w:rsid w:val="00384D78"/>
    <w:rsid w:val="003905A5"/>
    <w:rsid w:val="003918B6"/>
    <w:rsid w:val="00395462"/>
    <w:rsid w:val="003A0B90"/>
    <w:rsid w:val="003A1C2E"/>
    <w:rsid w:val="003A7233"/>
    <w:rsid w:val="003A7408"/>
    <w:rsid w:val="003B154C"/>
    <w:rsid w:val="003B3216"/>
    <w:rsid w:val="003C0705"/>
    <w:rsid w:val="003C0CB9"/>
    <w:rsid w:val="003D529C"/>
    <w:rsid w:val="003E761E"/>
    <w:rsid w:val="003F2925"/>
    <w:rsid w:val="003F482F"/>
    <w:rsid w:val="003F67C7"/>
    <w:rsid w:val="003F712A"/>
    <w:rsid w:val="003F7FFD"/>
    <w:rsid w:val="00401B50"/>
    <w:rsid w:val="004058AB"/>
    <w:rsid w:val="00407427"/>
    <w:rsid w:val="00407E5F"/>
    <w:rsid w:val="00413A38"/>
    <w:rsid w:val="00417DC7"/>
    <w:rsid w:val="00422116"/>
    <w:rsid w:val="0042413A"/>
    <w:rsid w:val="004308C1"/>
    <w:rsid w:val="00430AD2"/>
    <w:rsid w:val="004400C1"/>
    <w:rsid w:val="00447FDA"/>
    <w:rsid w:val="00450445"/>
    <w:rsid w:val="00450EBE"/>
    <w:rsid w:val="004620A2"/>
    <w:rsid w:val="00463075"/>
    <w:rsid w:val="00465B0F"/>
    <w:rsid w:val="00466AED"/>
    <w:rsid w:val="004810EB"/>
    <w:rsid w:val="004A6C09"/>
    <w:rsid w:val="004C312B"/>
    <w:rsid w:val="004C6DEC"/>
    <w:rsid w:val="004D20BA"/>
    <w:rsid w:val="004D34E3"/>
    <w:rsid w:val="004D5218"/>
    <w:rsid w:val="004D59DD"/>
    <w:rsid w:val="004D5D09"/>
    <w:rsid w:val="004D67F3"/>
    <w:rsid w:val="004E12CD"/>
    <w:rsid w:val="004E534A"/>
    <w:rsid w:val="004E6C2C"/>
    <w:rsid w:val="004F48EA"/>
    <w:rsid w:val="004F73D3"/>
    <w:rsid w:val="00511B87"/>
    <w:rsid w:val="00521F04"/>
    <w:rsid w:val="00522585"/>
    <w:rsid w:val="00522D02"/>
    <w:rsid w:val="00524416"/>
    <w:rsid w:val="0052661D"/>
    <w:rsid w:val="00532CE6"/>
    <w:rsid w:val="00536124"/>
    <w:rsid w:val="00537A1F"/>
    <w:rsid w:val="00542697"/>
    <w:rsid w:val="00547BEF"/>
    <w:rsid w:val="005518F2"/>
    <w:rsid w:val="00570D4E"/>
    <w:rsid w:val="00572064"/>
    <w:rsid w:val="00572521"/>
    <w:rsid w:val="00574821"/>
    <w:rsid w:val="005760BF"/>
    <w:rsid w:val="00583AFC"/>
    <w:rsid w:val="005A54B5"/>
    <w:rsid w:val="005A56E3"/>
    <w:rsid w:val="005B4667"/>
    <w:rsid w:val="005B48DB"/>
    <w:rsid w:val="005B7818"/>
    <w:rsid w:val="005C4300"/>
    <w:rsid w:val="005D7C81"/>
    <w:rsid w:val="005E4467"/>
    <w:rsid w:val="005F10DC"/>
    <w:rsid w:val="005F36CB"/>
    <w:rsid w:val="00605A57"/>
    <w:rsid w:val="00616CC5"/>
    <w:rsid w:val="0062048C"/>
    <w:rsid w:val="0062433A"/>
    <w:rsid w:val="0062651A"/>
    <w:rsid w:val="00634083"/>
    <w:rsid w:val="006409FC"/>
    <w:rsid w:val="00641085"/>
    <w:rsid w:val="00642C0A"/>
    <w:rsid w:val="006443B7"/>
    <w:rsid w:val="006510D8"/>
    <w:rsid w:val="00651105"/>
    <w:rsid w:val="0065442A"/>
    <w:rsid w:val="0066431A"/>
    <w:rsid w:val="00672A16"/>
    <w:rsid w:val="00677EAF"/>
    <w:rsid w:val="00681FFB"/>
    <w:rsid w:val="00685873"/>
    <w:rsid w:val="0068594C"/>
    <w:rsid w:val="0069152F"/>
    <w:rsid w:val="0069587A"/>
    <w:rsid w:val="006A2211"/>
    <w:rsid w:val="006A248B"/>
    <w:rsid w:val="006A2FB8"/>
    <w:rsid w:val="006A51C5"/>
    <w:rsid w:val="006A67DC"/>
    <w:rsid w:val="006B088B"/>
    <w:rsid w:val="006B40A1"/>
    <w:rsid w:val="006B50BC"/>
    <w:rsid w:val="006C147F"/>
    <w:rsid w:val="006C2745"/>
    <w:rsid w:val="006D0F5E"/>
    <w:rsid w:val="006D345A"/>
    <w:rsid w:val="006D6475"/>
    <w:rsid w:val="006E3C53"/>
    <w:rsid w:val="006E5977"/>
    <w:rsid w:val="006F3103"/>
    <w:rsid w:val="00703B89"/>
    <w:rsid w:val="00715873"/>
    <w:rsid w:val="00715E4B"/>
    <w:rsid w:val="00721685"/>
    <w:rsid w:val="00721DD1"/>
    <w:rsid w:val="00722080"/>
    <w:rsid w:val="0073116F"/>
    <w:rsid w:val="00736C6F"/>
    <w:rsid w:val="007378C0"/>
    <w:rsid w:val="00741F60"/>
    <w:rsid w:val="00752713"/>
    <w:rsid w:val="007543B9"/>
    <w:rsid w:val="007551A5"/>
    <w:rsid w:val="007579AC"/>
    <w:rsid w:val="007638CA"/>
    <w:rsid w:val="00766D58"/>
    <w:rsid w:val="0077201D"/>
    <w:rsid w:val="007773D6"/>
    <w:rsid w:val="0078300D"/>
    <w:rsid w:val="00783C58"/>
    <w:rsid w:val="00791904"/>
    <w:rsid w:val="00793DDF"/>
    <w:rsid w:val="00796423"/>
    <w:rsid w:val="007974EF"/>
    <w:rsid w:val="007A1FB2"/>
    <w:rsid w:val="007A7F80"/>
    <w:rsid w:val="007B35E3"/>
    <w:rsid w:val="007B684C"/>
    <w:rsid w:val="007C417F"/>
    <w:rsid w:val="007D3E29"/>
    <w:rsid w:val="007D7F78"/>
    <w:rsid w:val="007E19C5"/>
    <w:rsid w:val="007E4733"/>
    <w:rsid w:val="007E6E6C"/>
    <w:rsid w:val="007F0737"/>
    <w:rsid w:val="008004E1"/>
    <w:rsid w:val="008060D2"/>
    <w:rsid w:val="008120AC"/>
    <w:rsid w:val="008133CF"/>
    <w:rsid w:val="0081355A"/>
    <w:rsid w:val="00813DB8"/>
    <w:rsid w:val="00816635"/>
    <w:rsid w:val="00820E15"/>
    <w:rsid w:val="00822BBB"/>
    <w:rsid w:val="00837F98"/>
    <w:rsid w:val="0085001B"/>
    <w:rsid w:val="00850E24"/>
    <w:rsid w:val="00853998"/>
    <w:rsid w:val="0085774B"/>
    <w:rsid w:val="00857894"/>
    <w:rsid w:val="00862F12"/>
    <w:rsid w:val="00863465"/>
    <w:rsid w:val="00890CBC"/>
    <w:rsid w:val="0089468C"/>
    <w:rsid w:val="008948BA"/>
    <w:rsid w:val="0089606C"/>
    <w:rsid w:val="00896D69"/>
    <w:rsid w:val="008A3286"/>
    <w:rsid w:val="008A78F5"/>
    <w:rsid w:val="008D2139"/>
    <w:rsid w:val="008D54DA"/>
    <w:rsid w:val="008E4C37"/>
    <w:rsid w:val="008E538E"/>
    <w:rsid w:val="008E6D64"/>
    <w:rsid w:val="008F64EB"/>
    <w:rsid w:val="009054B6"/>
    <w:rsid w:val="00906384"/>
    <w:rsid w:val="009103C1"/>
    <w:rsid w:val="009117A8"/>
    <w:rsid w:val="009119EB"/>
    <w:rsid w:val="00912843"/>
    <w:rsid w:val="00912B66"/>
    <w:rsid w:val="009271E9"/>
    <w:rsid w:val="00947D25"/>
    <w:rsid w:val="00950C95"/>
    <w:rsid w:val="0095204D"/>
    <w:rsid w:val="00952488"/>
    <w:rsid w:val="00952CB0"/>
    <w:rsid w:val="00957768"/>
    <w:rsid w:val="009656A5"/>
    <w:rsid w:val="009845B1"/>
    <w:rsid w:val="0099184E"/>
    <w:rsid w:val="00991D0B"/>
    <w:rsid w:val="00995937"/>
    <w:rsid w:val="00997DD4"/>
    <w:rsid w:val="009A24C1"/>
    <w:rsid w:val="009A486D"/>
    <w:rsid w:val="009A5571"/>
    <w:rsid w:val="009D04AF"/>
    <w:rsid w:val="009D5A31"/>
    <w:rsid w:val="009F2D22"/>
    <w:rsid w:val="009F514E"/>
    <w:rsid w:val="009F5CF3"/>
    <w:rsid w:val="009F651E"/>
    <w:rsid w:val="009F7B31"/>
    <w:rsid w:val="00A00E48"/>
    <w:rsid w:val="00A0135C"/>
    <w:rsid w:val="00A070A6"/>
    <w:rsid w:val="00A073A8"/>
    <w:rsid w:val="00A07FBF"/>
    <w:rsid w:val="00A10213"/>
    <w:rsid w:val="00A15AD2"/>
    <w:rsid w:val="00A17098"/>
    <w:rsid w:val="00A2762E"/>
    <w:rsid w:val="00A3010F"/>
    <w:rsid w:val="00A3116A"/>
    <w:rsid w:val="00A36C21"/>
    <w:rsid w:val="00A42D53"/>
    <w:rsid w:val="00A43EBF"/>
    <w:rsid w:val="00A45469"/>
    <w:rsid w:val="00A47429"/>
    <w:rsid w:val="00A539CD"/>
    <w:rsid w:val="00A53BDA"/>
    <w:rsid w:val="00A64EFB"/>
    <w:rsid w:val="00A654C0"/>
    <w:rsid w:val="00A6603B"/>
    <w:rsid w:val="00A71130"/>
    <w:rsid w:val="00A862E5"/>
    <w:rsid w:val="00A9178B"/>
    <w:rsid w:val="00A927CB"/>
    <w:rsid w:val="00A946AD"/>
    <w:rsid w:val="00A95737"/>
    <w:rsid w:val="00AA7277"/>
    <w:rsid w:val="00AB0129"/>
    <w:rsid w:val="00AB1A2D"/>
    <w:rsid w:val="00AB4891"/>
    <w:rsid w:val="00AB63F9"/>
    <w:rsid w:val="00AC1782"/>
    <w:rsid w:val="00AC54C4"/>
    <w:rsid w:val="00AC7441"/>
    <w:rsid w:val="00AE0B78"/>
    <w:rsid w:val="00AE1986"/>
    <w:rsid w:val="00AE3919"/>
    <w:rsid w:val="00AE44AF"/>
    <w:rsid w:val="00AE708E"/>
    <w:rsid w:val="00AE7838"/>
    <w:rsid w:val="00AF3286"/>
    <w:rsid w:val="00B04B9E"/>
    <w:rsid w:val="00B0617C"/>
    <w:rsid w:val="00B07E2D"/>
    <w:rsid w:val="00B203E4"/>
    <w:rsid w:val="00B20D96"/>
    <w:rsid w:val="00B211C3"/>
    <w:rsid w:val="00B403F4"/>
    <w:rsid w:val="00B45C47"/>
    <w:rsid w:val="00B517A5"/>
    <w:rsid w:val="00B54925"/>
    <w:rsid w:val="00B5553C"/>
    <w:rsid w:val="00B723D0"/>
    <w:rsid w:val="00B849B6"/>
    <w:rsid w:val="00B86C71"/>
    <w:rsid w:val="00B86E00"/>
    <w:rsid w:val="00B9269A"/>
    <w:rsid w:val="00BA13A6"/>
    <w:rsid w:val="00BA4183"/>
    <w:rsid w:val="00BA5080"/>
    <w:rsid w:val="00BA73C0"/>
    <w:rsid w:val="00BB4CB7"/>
    <w:rsid w:val="00BB6A6B"/>
    <w:rsid w:val="00BC4A4D"/>
    <w:rsid w:val="00BC6E39"/>
    <w:rsid w:val="00BC7BA2"/>
    <w:rsid w:val="00BD0466"/>
    <w:rsid w:val="00BD66B6"/>
    <w:rsid w:val="00BD683B"/>
    <w:rsid w:val="00BD6BE1"/>
    <w:rsid w:val="00BD7C0B"/>
    <w:rsid w:val="00BE0380"/>
    <w:rsid w:val="00BE054A"/>
    <w:rsid w:val="00BE4124"/>
    <w:rsid w:val="00BF14E5"/>
    <w:rsid w:val="00BF7852"/>
    <w:rsid w:val="00C01162"/>
    <w:rsid w:val="00C043CB"/>
    <w:rsid w:val="00C06541"/>
    <w:rsid w:val="00C1167A"/>
    <w:rsid w:val="00C13301"/>
    <w:rsid w:val="00C1411B"/>
    <w:rsid w:val="00C14DEF"/>
    <w:rsid w:val="00C2018D"/>
    <w:rsid w:val="00C36003"/>
    <w:rsid w:val="00C37BD4"/>
    <w:rsid w:val="00C4055B"/>
    <w:rsid w:val="00C40ABC"/>
    <w:rsid w:val="00C4378C"/>
    <w:rsid w:val="00C43ADA"/>
    <w:rsid w:val="00C4529C"/>
    <w:rsid w:val="00C55B80"/>
    <w:rsid w:val="00C6048B"/>
    <w:rsid w:val="00C70287"/>
    <w:rsid w:val="00C7330C"/>
    <w:rsid w:val="00C73E6C"/>
    <w:rsid w:val="00C8094D"/>
    <w:rsid w:val="00C8203B"/>
    <w:rsid w:val="00C8737E"/>
    <w:rsid w:val="00C9450B"/>
    <w:rsid w:val="00CA0F18"/>
    <w:rsid w:val="00CA6580"/>
    <w:rsid w:val="00CB17A1"/>
    <w:rsid w:val="00CB3F40"/>
    <w:rsid w:val="00CB4528"/>
    <w:rsid w:val="00CC3861"/>
    <w:rsid w:val="00CC5593"/>
    <w:rsid w:val="00CE7536"/>
    <w:rsid w:val="00CE7D1C"/>
    <w:rsid w:val="00CF048D"/>
    <w:rsid w:val="00CF0D34"/>
    <w:rsid w:val="00CF370F"/>
    <w:rsid w:val="00D04F47"/>
    <w:rsid w:val="00D132CF"/>
    <w:rsid w:val="00D14027"/>
    <w:rsid w:val="00D168DF"/>
    <w:rsid w:val="00D25F91"/>
    <w:rsid w:val="00D266B5"/>
    <w:rsid w:val="00D32933"/>
    <w:rsid w:val="00D3299C"/>
    <w:rsid w:val="00D33E46"/>
    <w:rsid w:val="00D35DBE"/>
    <w:rsid w:val="00D42109"/>
    <w:rsid w:val="00D50989"/>
    <w:rsid w:val="00D5266A"/>
    <w:rsid w:val="00D56BF9"/>
    <w:rsid w:val="00D62A9A"/>
    <w:rsid w:val="00D70529"/>
    <w:rsid w:val="00D74172"/>
    <w:rsid w:val="00D749FA"/>
    <w:rsid w:val="00D80427"/>
    <w:rsid w:val="00D8223D"/>
    <w:rsid w:val="00D828D1"/>
    <w:rsid w:val="00D87678"/>
    <w:rsid w:val="00D90BB9"/>
    <w:rsid w:val="00D924BE"/>
    <w:rsid w:val="00D94E26"/>
    <w:rsid w:val="00D97492"/>
    <w:rsid w:val="00D974D5"/>
    <w:rsid w:val="00D97A96"/>
    <w:rsid w:val="00DA528D"/>
    <w:rsid w:val="00DA6074"/>
    <w:rsid w:val="00DA6953"/>
    <w:rsid w:val="00DB57B3"/>
    <w:rsid w:val="00DB60DB"/>
    <w:rsid w:val="00DB6267"/>
    <w:rsid w:val="00DC620A"/>
    <w:rsid w:val="00DC7F23"/>
    <w:rsid w:val="00DE1D6C"/>
    <w:rsid w:val="00DE212F"/>
    <w:rsid w:val="00E03D97"/>
    <w:rsid w:val="00E05F43"/>
    <w:rsid w:val="00E107BB"/>
    <w:rsid w:val="00E12C6B"/>
    <w:rsid w:val="00E229F8"/>
    <w:rsid w:val="00E2412E"/>
    <w:rsid w:val="00E34AC3"/>
    <w:rsid w:val="00E34BE7"/>
    <w:rsid w:val="00E37A22"/>
    <w:rsid w:val="00E4099C"/>
    <w:rsid w:val="00E44AEF"/>
    <w:rsid w:val="00E44FF7"/>
    <w:rsid w:val="00E467A1"/>
    <w:rsid w:val="00E55ABB"/>
    <w:rsid w:val="00E565A3"/>
    <w:rsid w:val="00E57C1B"/>
    <w:rsid w:val="00E6136D"/>
    <w:rsid w:val="00E632D8"/>
    <w:rsid w:val="00E67583"/>
    <w:rsid w:val="00E84AC3"/>
    <w:rsid w:val="00E84ACB"/>
    <w:rsid w:val="00E84DF1"/>
    <w:rsid w:val="00E8727C"/>
    <w:rsid w:val="00E95A25"/>
    <w:rsid w:val="00EA248F"/>
    <w:rsid w:val="00EA40CD"/>
    <w:rsid w:val="00EB08D2"/>
    <w:rsid w:val="00EB0AF1"/>
    <w:rsid w:val="00EB0E06"/>
    <w:rsid w:val="00EB219A"/>
    <w:rsid w:val="00EB5579"/>
    <w:rsid w:val="00ED474F"/>
    <w:rsid w:val="00ED595A"/>
    <w:rsid w:val="00ED6848"/>
    <w:rsid w:val="00EE1D70"/>
    <w:rsid w:val="00EE4A47"/>
    <w:rsid w:val="00EF7F89"/>
    <w:rsid w:val="00F0378F"/>
    <w:rsid w:val="00F047D3"/>
    <w:rsid w:val="00F04AAF"/>
    <w:rsid w:val="00F17212"/>
    <w:rsid w:val="00F17B8E"/>
    <w:rsid w:val="00F3074D"/>
    <w:rsid w:val="00F37121"/>
    <w:rsid w:val="00F43187"/>
    <w:rsid w:val="00F457C8"/>
    <w:rsid w:val="00F46C7F"/>
    <w:rsid w:val="00F46C8F"/>
    <w:rsid w:val="00F51B89"/>
    <w:rsid w:val="00F612FC"/>
    <w:rsid w:val="00F704EA"/>
    <w:rsid w:val="00F73477"/>
    <w:rsid w:val="00F7606D"/>
    <w:rsid w:val="00F80CEA"/>
    <w:rsid w:val="00F87194"/>
    <w:rsid w:val="00F9407F"/>
    <w:rsid w:val="00FA38C0"/>
    <w:rsid w:val="00FA6222"/>
    <w:rsid w:val="00FB036A"/>
    <w:rsid w:val="00FB756C"/>
    <w:rsid w:val="00FC18CD"/>
    <w:rsid w:val="00FC3B37"/>
    <w:rsid w:val="00FC55C6"/>
    <w:rsid w:val="00FD027E"/>
    <w:rsid w:val="00FD2A8E"/>
    <w:rsid w:val="00FE4E3F"/>
    <w:rsid w:val="00FF3FB1"/>
    <w:rsid w:val="00FF6A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F6ED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5A31"/>
    <w:rPr>
      <w:sz w:val="24"/>
      <w:szCs w:val="24"/>
      <w:lang w:val="ro-RO" w:eastAsia="ro-RO"/>
    </w:rPr>
  </w:style>
  <w:style w:type="paragraph" w:styleId="Heading1">
    <w:name w:val="heading 1"/>
    <w:basedOn w:val="Normal"/>
    <w:qFormat/>
    <w:rsid w:val="001E51F3"/>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semiHidden/>
    <w:unhideWhenUsed/>
    <w:qFormat/>
    <w:rsid w:val="004E6C2C"/>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qFormat/>
    <w:rsid w:val="001E51F3"/>
    <w:pPr>
      <w:spacing w:before="100" w:beforeAutospacing="1" w:after="100" w:afterAutospacing="1"/>
      <w:outlineLvl w:val="2"/>
    </w:pPr>
    <w:rPr>
      <w:b/>
      <w:bCs/>
      <w:sz w:val="27"/>
      <w:szCs w:val="27"/>
    </w:rPr>
  </w:style>
  <w:style w:type="paragraph" w:styleId="Heading4">
    <w:name w:val="heading 4"/>
    <w:basedOn w:val="Normal"/>
    <w:qFormat/>
    <w:rsid w:val="001E51F3"/>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E51F3"/>
    <w:pPr>
      <w:spacing w:before="100" w:beforeAutospacing="1" w:after="100" w:afterAutospacing="1"/>
    </w:pPr>
  </w:style>
  <w:style w:type="character" w:styleId="Strong">
    <w:name w:val="Strong"/>
    <w:basedOn w:val="DefaultParagraphFont"/>
    <w:qFormat/>
    <w:rsid w:val="001E51F3"/>
    <w:rPr>
      <w:b/>
      <w:bCs/>
    </w:rPr>
  </w:style>
  <w:style w:type="character" w:styleId="Hyperlink">
    <w:name w:val="Hyperlink"/>
    <w:basedOn w:val="DefaultParagraphFont"/>
    <w:rsid w:val="001E51F3"/>
    <w:rPr>
      <w:color w:val="0000FF"/>
      <w:u w:val="single"/>
    </w:rPr>
  </w:style>
  <w:style w:type="paragraph" w:styleId="BodyTextIndent2">
    <w:name w:val="Body Text Indent 2"/>
    <w:basedOn w:val="Normal"/>
    <w:rsid w:val="001E51F3"/>
    <w:pPr>
      <w:spacing w:before="100" w:beforeAutospacing="1" w:after="100" w:afterAutospacing="1"/>
    </w:pPr>
  </w:style>
  <w:style w:type="paragraph" w:styleId="BodyTextIndent">
    <w:name w:val="Body Text Indent"/>
    <w:basedOn w:val="Normal"/>
    <w:rsid w:val="001E51F3"/>
    <w:pPr>
      <w:spacing w:before="100" w:beforeAutospacing="1" w:after="100" w:afterAutospacing="1"/>
    </w:pPr>
  </w:style>
  <w:style w:type="paragraph" w:customStyle="1" w:styleId="CharCharCharCharCharCharChar">
    <w:name w:val="Char Char Char Char Char Char Char"/>
    <w:basedOn w:val="Normal"/>
    <w:rsid w:val="001E51F3"/>
    <w:pPr>
      <w:spacing w:after="160" w:line="240" w:lineRule="exact"/>
    </w:pPr>
    <w:rPr>
      <w:rFonts w:ascii="Tahoma" w:hAnsi="Tahoma"/>
      <w:sz w:val="20"/>
      <w:szCs w:val="20"/>
      <w:lang w:val="en-US" w:eastAsia="en-US"/>
    </w:rPr>
  </w:style>
  <w:style w:type="paragraph" w:customStyle="1" w:styleId="TableTitle">
    <w:name w:val="Table Title"/>
    <w:basedOn w:val="Normal"/>
    <w:rsid w:val="00103A63"/>
    <w:pPr>
      <w:autoSpaceDE w:val="0"/>
      <w:autoSpaceDN w:val="0"/>
      <w:jc w:val="center"/>
    </w:pPr>
    <w:rPr>
      <w:b/>
      <w:sz w:val="20"/>
      <w:szCs w:val="16"/>
      <w:lang w:val="en-US" w:eastAsia="en-US"/>
    </w:rPr>
  </w:style>
  <w:style w:type="paragraph" w:styleId="BodyText">
    <w:name w:val="Body Text"/>
    <w:basedOn w:val="Normal"/>
    <w:rsid w:val="00057E98"/>
    <w:pPr>
      <w:spacing w:after="120"/>
    </w:pPr>
  </w:style>
  <w:style w:type="paragraph" w:styleId="ListParagraph">
    <w:name w:val="List Paragraph"/>
    <w:basedOn w:val="Normal"/>
    <w:uiPriority w:val="34"/>
    <w:qFormat/>
    <w:rsid w:val="00B211C3"/>
    <w:pPr>
      <w:ind w:left="720"/>
      <w:contextualSpacing/>
    </w:pPr>
  </w:style>
  <w:style w:type="paragraph" w:styleId="FootnoteText">
    <w:name w:val="footnote text"/>
    <w:basedOn w:val="Normal"/>
    <w:link w:val="FootnoteTextChar"/>
    <w:uiPriority w:val="99"/>
    <w:unhideWhenUsed/>
    <w:rsid w:val="00B211C3"/>
    <w:rPr>
      <w:sz w:val="20"/>
      <w:szCs w:val="20"/>
    </w:rPr>
  </w:style>
  <w:style w:type="character" w:customStyle="1" w:styleId="FootnoteTextChar">
    <w:name w:val="Footnote Text Char"/>
    <w:basedOn w:val="DefaultParagraphFont"/>
    <w:link w:val="FootnoteText"/>
    <w:uiPriority w:val="99"/>
    <w:rsid w:val="00B211C3"/>
    <w:rPr>
      <w:lang w:val="ro-RO" w:eastAsia="ro-RO"/>
    </w:rPr>
  </w:style>
  <w:style w:type="character" w:styleId="FootnoteReference">
    <w:name w:val="footnote reference"/>
    <w:basedOn w:val="DefaultParagraphFont"/>
    <w:uiPriority w:val="99"/>
    <w:unhideWhenUsed/>
    <w:rsid w:val="00B211C3"/>
    <w:rPr>
      <w:vertAlign w:val="superscript"/>
    </w:rPr>
  </w:style>
  <w:style w:type="character" w:styleId="FollowedHyperlink">
    <w:name w:val="FollowedHyperlink"/>
    <w:basedOn w:val="DefaultParagraphFont"/>
    <w:rsid w:val="007579AC"/>
    <w:rPr>
      <w:color w:val="96607D" w:themeColor="followedHyperlink"/>
      <w:u w:val="single"/>
    </w:rPr>
  </w:style>
  <w:style w:type="character" w:styleId="UnresolvedMention">
    <w:name w:val="Unresolved Mention"/>
    <w:basedOn w:val="DefaultParagraphFont"/>
    <w:uiPriority w:val="99"/>
    <w:semiHidden/>
    <w:unhideWhenUsed/>
    <w:rsid w:val="00850E24"/>
    <w:rPr>
      <w:color w:val="605E5C"/>
      <w:shd w:val="clear" w:color="auto" w:fill="E1DFDD"/>
    </w:rPr>
  </w:style>
  <w:style w:type="paragraph" w:styleId="Caption">
    <w:name w:val="caption"/>
    <w:basedOn w:val="Normal"/>
    <w:next w:val="Normal"/>
    <w:unhideWhenUsed/>
    <w:qFormat/>
    <w:rsid w:val="000D213D"/>
    <w:pPr>
      <w:spacing w:after="200"/>
    </w:pPr>
    <w:rPr>
      <w:i/>
      <w:iCs/>
      <w:color w:val="0E2841" w:themeColor="text2"/>
      <w:sz w:val="18"/>
      <w:szCs w:val="18"/>
    </w:rPr>
  </w:style>
  <w:style w:type="character" w:customStyle="1" w:styleId="Heading2Char">
    <w:name w:val="Heading 2 Char"/>
    <w:basedOn w:val="DefaultParagraphFont"/>
    <w:link w:val="Heading2"/>
    <w:semiHidden/>
    <w:rsid w:val="004E6C2C"/>
    <w:rPr>
      <w:rFonts w:asciiTheme="majorHAnsi" w:eastAsiaTheme="majorEastAsia" w:hAnsiTheme="majorHAnsi" w:cstheme="majorBidi"/>
      <w:color w:val="0F4761" w:themeColor="accent1" w:themeShade="BF"/>
      <w:sz w:val="26"/>
      <w:szCs w:val="26"/>
      <w:lang w:val="ro-RO" w:eastAsia="ro-RO"/>
    </w:rPr>
  </w:style>
  <w:style w:type="paragraph" w:styleId="Header">
    <w:name w:val="header"/>
    <w:basedOn w:val="Normal"/>
    <w:link w:val="HeaderChar"/>
    <w:rsid w:val="00F0378F"/>
    <w:pPr>
      <w:tabs>
        <w:tab w:val="center" w:pos="4680"/>
        <w:tab w:val="right" w:pos="9360"/>
      </w:tabs>
    </w:pPr>
  </w:style>
  <w:style w:type="character" w:customStyle="1" w:styleId="HeaderChar">
    <w:name w:val="Header Char"/>
    <w:basedOn w:val="DefaultParagraphFont"/>
    <w:link w:val="Header"/>
    <w:rsid w:val="00F0378F"/>
    <w:rPr>
      <w:sz w:val="24"/>
      <w:szCs w:val="24"/>
      <w:lang w:val="ro-RO" w:eastAsia="ro-RO"/>
    </w:rPr>
  </w:style>
  <w:style w:type="paragraph" w:styleId="Footer">
    <w:name w:val="footer"/>
    <w:basedOn w:val="Normal"/>
    <w:link w:val="FooterChar"/>
    <w:rsid w:val="00F0378F"/>
    <w:pPr>
      <w:tabs>
        <w:tab w:val="center" w:pos="4680"/>
        <w:tab w:val="right" w:pos="9360"/>
      </w:tabs>
    </w:pPr>
  </w:style>
  <w:style w:type="character" w:customStyle="1" w:styleId="FooterChar">
    <w:name w:val="Footer Char"/>
    <w:basedOn w:val="DefaultParagraphFont"/>
    <w:link w:val="Footer"/>
    <w:rsid w:val="00F0378F"/>
    <w:rPr>
      <w:sz w:val="24"/>
      <w:szCs w:val="24"/>
      <w:lang w:val="ro-RO"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90327">
      <w:bodyDiv w:val="1"/>
      <w:marLeft w:val="0"/>
      <w:marRight w:val="0"/>
      <w:marTop w:val="0"/>
      <w:marBottom w:val="0"/>
      <w:divBdr>
        <w:top w:val="none" w:sz="0" w:space="0" w:color="auto"/>
        <w:left w:val="none" w:sz="0" w:space="0" w:color="auto"/>
        <w:bottom w:val="none" w:sz="0" w:space="0" w:color="auto"/>
        <w:right w:val="none" w:sz="0" w:space="0" w:color="auto"/>
      </w:divBdr>
    </w:div>
    <w:div w:id="153843044">
      <w:bodyDiv w:val="1"/>
      <w:marLeft w:val="0"/>
      <w:marRight w:val="0"/>
      <w:marTop w:val="0"/>
      <w:marBottom w:val="0"/>
      <w:divBdr>
        <w:top w:val="none" w:sz="0" w:space="0" w:color="auto"/>
        <w:left w:val="none" w:sz="0" w:space="0" w:color="auto"/>
        <w:bottom w:val="none" w:sz="0" w:space="0" w:color="auto"/>
        <w:right w:val="none" w:sz="0" w:space="0" w:color="auto"/>
      </w:divBdr>
    </w:div>
    <w:div w:id="431047320">
      <w:bodyDiv w:val="1"/>
      <w:marLeft w:val="0"/>
      <w:marRight w:val="0"/>
      <w:marTop w:val="0"/>
      <w:marBottom w:val="0"/>
      <w:divBdr>
        <w:top w:val="none" w:sz="0" w:space="0" w:color="auto"/>
        <w:left w:val="none" w:sz="0" w:space="0" w:color="auto"/>
        <w:bottom w:val="none" w:sz="0" w:space="0" w:color="auto"/>
        <w:right w:val="none" w:sz="0" w:space="0" w:color="auto"/>
      </w:divBdr>
    </w:div>
    <w:div w:id="574245562">
      <w:bodyDiv w:val="1"/>
      <w:marLeft w:val="0"/>
      <w:marRight w:val="0"/>
      <w:marTop w:val="0"/>
      <w:marBottom w:val="0"/>
      <w:divBdr>
        <w:top w:val="none" w:sz="0" w:space="0" w:color="auto"/>
        <w:left w:val="none" w:sz="0" w:space="0" w:color="auto"/>
        <w:bottom w:val="none" w:sz="0" w:space="0" w:color="auto"/>
        <w:right w:val="none" w:sz="0" w:space="0" w:color="auto"/>
      </w:divBdr>
    </w:div>
    <w:div w:id="836925438">
      <w:bodyDiv w:val="1"/>
      <w:marLeft w:val="0"/>
      <w:marRight w:val="0"/>
      <w:marTop w:val="0"/>
      <w:marBottom w:val="0"/>
      <w:divBdr>
        <w:top w:val="none" w:sz="0" w:space="0" w:color="auto"/>
        <w:left w:val="none" w:sz="0" w:space="0" w:color="auto"/>
        <w:bottom w:val="none" w:sz="0" w:space="0" w:color="auto"/>
        <w:right w:val="none" w:sz="0" w:space="0" w:color="auto"/>
      </w:divBdr>
    </w:div>
    <w:div w:id="961424067">
      <w:bodyDiv w:val="1"/>
      <w:marLeft w:val="0"/>
      <w:marRight w:val="0"/>
      <w:marTop w:val="0"/>
      <w:marBottom w:val="0"/>
      <w:divBdr>
        <w:top w:val="none" w:sz="0" w:space="0" w:color="auto"/>
        <w:left w:val="none" w:sz="0" w:space="0" w:color="auto"/>
        <w:bottom w:val="none" w:sz="0" w:space="0" w:color="auto"/>
        <w:right w:val="none" w:sz="0" w:space="0" w:color="auto"/>
      </w:divBdr>
    </w:div>
    <w:div w:id="1333025579">
      <w:bodyDiv w:val="1"/>
      <w:marLeft w:val="0"/>
      <w:marRight w:val="0"/>
      <w:marTop w:val="0"/>
      <w:marBottom w:val="0"/>
      <w:divBdr>
        <w:top w:val="none" w:sz="0" w:space="0" w:color="auto"/>
        <w:left w:val="none" w:sz="0" w:space="0" w:color="auto"/>
        <w:bottom w:val="none" w:sz="0" w:space="0" w:color="auto"/>
        <w:right w:val="none" w:sz="0" w:space="0" w:color="auto"/>
      </w:divBdr>
    </w:div>
    <w:div w:id="1427309500">
      <w:bodyDiv w:val="1"/>
      <w:marLeft w:val="0"/>
      <w:marRight w:val="0"/>
      <w:marTop w:val="0"/>
      <w:marBottom w:val="0"/>
      <w:divBdr>
        <w:top w:val="none" w:sz="0" w:space="0" w:color="auto"/>
        <w:left w:val="none" w:sz="0" w:space="0" w:color="auto"/>
        <w:bottom w:val="none" w:sz="0" w:space="0" w:color="auto"/>
        <w:right w:val="none" w:sz="0" w:space="0" w:color="auto"/>
      </w:divBdr>
    </w:div>
    <w:div w:id="1534346913">
      <w:bodyDiv w:val="1"/>
      <w:marLeft w:val="0"/>
      <w:marRight w:val="0"/>
      <w:marTop w:val="0"/>
      <w:marBottom w:val="0"/>
      <w:divBdr>
        <w:top w:val="none" w:sz="0" w:space="0" w:color="auto"/>
        <w:left w:val="none" w:sz="0" w:space="0" w:color="auto"/>
        <w:bottom w:val="none" w:sz="0" w:space="0" w:color="auto"/>
        <w:right w:val="none" w:sz="0" w:space="0" w:color="auto"/>
      </w:divBdr>
      <w:divsChild>
        <w:div w:id="205221344">
          <w:marLeft w:val="0"/>
          <w:marRight w:val="0"/>
          <w:marTop w:val="0"/>
          <w:marBottom w:val="0"/>
          <w:divBdr>
            <w:top w:val="none" w:sz="0" w:space="0" w:color="auto"/>
            <w:left w:val="none" w:sz="0" w:space="0" w:color="auto"/>
            <w:bottom w:val="none" w:sz="0" w:space="0" w:color="auto"/>
            <w:right w:val="none" w:sz="0" w:space="0" w:color="auto"/>
          </w:divBdr>
        </w:div>
        <w:div w:id="445852538">
          <w:marLeft w:val="0"/>
          <w:marRight w:val="0"/>
          <w:marTop w:val="0"/>
          <w:marBottom w:val="0"/>
          <w:divBdr>
            <w:top w:val="none" w:sz="0" w:space="0" w:color="auto"/>
            <w:left w:val="none" w:sz="0" w:space="0" w:color="auto"/>
            <w:bottom w:val="none" w:sz="0" w:space="0" w:color="auto"/>
            <w:right w:val="none" w:sz="0" w:space="0" w:color="auto"/>
          </w:divBdr>
        </w:div>
      </w:divsChild>
    </w:div>
    <w:div w:id="1854955204">
      <w:bodyDiv w:val="1"/>
      <w:marLeft w:val="0"/>
      <w:marRight w:val="0"/>
      <w:marTop w:val="0"/>
      <w:marBottom w:val="0"/>
      <w:divBdr>
        <w:top w:val="none" w:sz="0" w:space="0" w:color="auto"/>
        <w:left w:val="none" w:sz="0" w:space="0" w:color="auto"/>
        <w:bottom w:val="none" w:sz="0" w:space="0" w:color="auto"/>
        <w:right w:val="none" w:sz="0" w:space="0" w:color="auto"/>
      </w:divBdr>
      <w:divsChild>
        <w:div w:id="2031031907">
          <w:marLeft w:val="0"/>
          <w:marRight w:val="0"/>
          <w:marTop w:val="0"/>
          <w:marBottom w:val="0"/>
          <w:divBdr>
            <w:top w:val="none" w:sz="0" w:space="0" w:color="auto"/>
            <w:left w:val="none" w:sz="0" w:space="0" w:color="auto"/>
            <w:bottom w:val="none" w:sz="0" w:space="0" w:color="auto"/>
            <w:right w:val="none" w:sz="0" w:space="0" w:color="auto"/>
          </w:divBdr>
          <w:divsChild>
            <w:div w:id="1798598533">
              <w:marLeft w:val="0"/>
              <w:marRight w:val="0"/>
              <w:marTop w:val="0"/>
              <w:marBottom w:val="0"/>
              <w:divBdr>
                <w:top w:val="none" w:sz="0" w:space="0" w:color="auto"/>
                <w:left w:val="none" w:sz="0" w:space="0" w:color="auto"/>
                <w:bottom w:val="none" w:sz="0" w:space="0" w:color="auto"/>
                <w:right w:val="none" w:sz="0" w:space="0" w:color="auto"/>
              </w:divBdr>
              <w:divsChild>
                <w:div w:id="152562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27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30851-3218-4C58-9885-DAB0D2602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126</Words>
  <Characters>4631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7</CharactersWithSpaces>
  <SharedDoc>false</SharedDoc>
  <HLinks>
    <vt:vector size="60" baseType="variant">
      <vt:variant>
        <vt:i4>1507406</vt:i4>
      </vt:variant>
      <vt:variant>
        <vt:i4>27</vt:i4>
      </vt:variant>
      <vt:variant>
        <vt:i4>0</vt:i4>
      </vt:variant>
      <vt:variant>
        <vt:i4>5</vt:i4>
      </vt:variant>
      <vt:variant>
        <vt:lpwstr>http://www.europa.eu/</vt:lpwstr>
      </vt:variant>
      <vt:variant>
        <vt:lpwstr/>
      </vt:variant>
      <vt:variant>
        <vt:i4>5308430</vt:i4>
      </vt:variant>
      <vt:variant>
        <vt:i4>24</vt:i4>
      </vt:variant>
      <vt:variant>
        <vt:i4>0</vt:i4>
      </vt:variant>
      <vt:variant>
        <vt:i4>5</vt:i4>
      </vt:variant>
      <vt:variant>
        <vt:lpwstr>javascript:openHelp('http://seap.usv.ro/annals/ojs/index.php/files/help/view/editorial/topic/000044')</vt:lpwstr>
      </vt:variant>
      <vt:variant>
        <vt:lpwstr/>
      </vt:variant>
      <vt:variant>
        <vt:i4>3538989</vt:i4>
      </vt:variant>
      <vt:variant>
        <vt:i4>21</vt:i4>
      </vt:variant>
      <vt:variant>
        <vt:i4>0</vt:i4>
      </vt:variant>
      <vt:variant>
        <vt:i4>5</vt:i4>
      </vt:variant>
      <vt:variant>
        <vt:lpwstr>http://seap.usv.ro/annals/ojs/index.php/files/about/submissions</vt:lpwstr>
      </vt:variant>
      <vt:variant>
        <vt:lpwstr>authorGuidelines</vt:lpwstr>
      </vt:variant>
      <vt:variant>
        <vt:i4>2949154</vt:i4>
      </vt:variant>
      <vt:variant>
        <vt:i4>18</vt:i4>
      </vt:variant>
      <vt:variant>
        <vt:i4>0</vt:i4>
      </vt:variant>
      <vt:variant>
        <vt:i4>5</vt:i4>
      </vt:variant>
      <vt:variant>
        <vt:lpwstr>http://www.annals.seap.usv.ro/</vt:lpwstr>
      </vt:variant>
      <vt:variant>
        <vt:lpwstr/>
      </vt:variant>
      <vt:variant>
        <vt:i4>6029323</vt:i4>
      </vt:variant>
      <vt:variant>
        <vt:i4>15</vt:i4>
      </vt:variant>
      <vt:variant>
        <vt:i4>0</vt:i4>
      </vt:variant>
      <vt:variant>
        <vt:i4>5</vt:i4>
      </vt:variant>
      <vt:variant>
        <vt:lpwstr>http://seap.usv.ro/annals/docs/user_guide_USVAEPA.pdf</vt:lpwstr>
      </vt:variant>
      <vt:variant>
        <vt:lpwstr/>
      </vt:variant>
      <vt:variant>
        <vt:i4>2949154</vt:i4>
      </vt:variant>
      <vt:variant>
        <vt:i4>12</vt:i4>
      </vt:variant>
      <vt:variant>
        <vt:i4>0</vt:i4>
      </vt:variant>
      <vt:variant>
        <vt:i4>5</vt:i4>
      </vt:variant>
      <vt:variant>
        <vt:lpwstr>http://www.annals.seap.usv.ro/</vt:lpwstr>
      </vt:variant>
      <vt:variant>
        <vt:lpwstr/>
      </vt:variant>
      <vt:variant>
        <vt:i4>2949154</vt:i4>
      </vt:variant>
      <vt:variant>
        <vt:i4>9</vt:i4>
      </vt:variant>
      <vt:variant>
        <vt:i4>0</vt:i4>
      </vt:variant>
      <vt:variant>
        <vt:i4>5</vt:i4>
      </vt:variant>
      <vt:variant>
        <vt:lpwstr>http://www.annals.seap.usv.ro/</vt:lpwstr>
      </vt:variant>
      <vt:variant>
        <vt:lpwstr/>
      </vt:variant>
      <vt:variant>
        <vt:i4>5570686</vt:i4>
      </vt:variant>
      <vt:variant>
        <vt:i4>6</vt:i4>
      </vt:variant>
      <vt:variant>
        <vt:i4>0</vt:i4>
      </vt:variant>
      <vt:variant>
        <vt:i4>5</vt:i4>
      </vt:variant>
      <vt:variant>
        <vt:lpwstr>http://www.annals.seap.usv.ro/annals/en_recenzare.html</vt:lpwstr>
      </vt:variant>
      <vt:variant>
        <vt:lpwstr/>
      </vt:variant>
      <vt:variant>
        <vt:i4>7143546</vt:i4>
      </vt:variant>
      <vt:variant>
        <vt:i4>3</vt:i4>
      </vt:variant>
      <vt:variant>
        <vt:i4>0</vt:i4>
      </vt:variant>
      <vt:variant>
        <vt:i4>5</vt:i4>
      </vt:variant>
      <vt:variant>
        <vt:lpwstr>http://www.aeaweb.org/jel/jel_class_system.php</vt:lpwstr>
      </vt:variant>
      <vt:variant>
        <vt:lpwstr/>
      </vt:variant>
      <vt:variant>
        <vt:i4>6029323</vt:i4>
      </vt:variant>
      <vt:variant>
        <vt:i4>0</vt:i4>
      </vt:variant>
      <vt:variant>
        <vt:i4>0</vt:i4>
      </vt:variant>
      <vt:variant>
        <vt:i4>5</vt:i4>
      </vt:variant>
      <vt:variant>
        <vt:lpwstr>http://seap.usv.ro/annals/docs/user_guide_USVAEPA.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09T19:30:00Z</dcterms:created>
  <dcterms:modified xsi:type="dcterms:W3CDTF">2024-04-09T19:33:00Z</dcterms:modified>
</cp:coreProperties>
</file>